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3EBE88" w14:textId="77777777" w:rsidR="00260054" w:rsidRPr="00F539DB" w:rsidRDefault="00260054" w:rsidP="00260054">
      <w:pPr>
        <w:pStyle w:val="Heading2"/>
        <w:rPr>
          <w:rFonts w:asciiTheme="minorHAnsi" w:hAnsiTheme="minorHAnsi"/>
          <w:b/>
          <w:bCs/>
          <w:color w:val="auto"/>
          <w:sz w:val="28"/>
          <w:szCs w:val="28"/>
          <w:lang w:val="en-US"/>
        </w:rPr>
      </w:pPr>
      <w:bookmarkStart w:id="0" w:name="_Toc229689748"/>
      <w:r w:rsidRPr="00260054">
        <w:rPr>
          <w:rFonts w:asciiTheme="minorHAnsi" w:hAnsiTheme="minorHAnsi"/>
          <w:b/>
          <w:bCs/>
          <w:color w:val="auto"/>
          <w:sz w:val="28"/>
          <w:szCs w:val="28"/>
          <w:lang w:val="en-US"/>
        </w:rPr>
        <w:t>Supplementary Information</w:t>
      </w:r>
      <w:bookmarkEnd w:id="0"/>
    </w:p>
    <w:p w14:paraId="1F68B8FA" w14:textId="2DA0ED2D" w:rsidR="004139C6" w:rsidRPr="00420054" w:rsidRDefault="004139C6" w:rsidP="00381045">
      <w:pPr>
        <w:pStyle w:val="Heading1"/>
      </w:pPr>
      <w:bookmarkStart w:id="1" w:name="_Toc229689749"/>
      <w:r w:rsidRPr="000379FF">
        <w:t>Functional annotation of non-coding variants identifies a novel enhancer with activity in neural crest cell–derived lineages</w:t>
      </w:r>
      <w:bookmarkEnd w:id="1"/>
    </w:p>
    <w:p w14:paraId="0F8D0526" w14:textId="77777777" w:rsidR="004139C6" w:rsidRPr="00420054" w:rsidRDefault="004139C6" w:rsidP="004139C6"/>
    <w:p w14:paraId="300B2A5E" w14:textId="13359D53" w:rsidR="004139C6" w:rsidRPr="00420054" w:rsidRDefault="004139C6" w:rsidP="004139C6">
      <w:r w:rsidRPr="00420054">
        <w:rPr>
          <w:lang w:val="en-US"/>
        </w:rPr>
        <w:t>Vartika Bisht</w:t>
      </w:r>
      <w:r w:rsidRPr="00420054">
        <w:rPr>
          <w:vertAlign w:val="superscript"/>
          <w:lang w:val="en-US"/>
        </w:rPr>
        <w:t>1,2,3</w:t>
      </w:r>
      <w:r w:rsidRPr="00420054">
        <w:rPr>
          <w:lang w:val="en-US"/>
        </w:rPr>
        <w:t>, Neil Slaven</w:t>
      </w:r>
      <w:r w:rsidRPr="00420054">
        <w:rPr>
          <w:vertAlign w:val="superscript"/>
        </w:rPr>
        <w:t>4</w:t>
      </w:r>
      <w:r w:rsidRPr="00420054">
        <w:rPr>
          <w:lang w:val="en-US"/>
        </w:rPr>
        <w:t xml:space="preserve">, </w:t>
      </w:r>
      <w:r w:rsidRPr="00420054">
        <w:t>Miriam Smits</w:t>
      </w:r>
      <w:r w:rsidRPr="00420054">
        <w:rPr>
          <w:vertAlign w:val="superscript"/>
        </w:rPr>
        <w:t>1</w:t>
      </w:r>
      <w:r w:rsidRPr="00420054">
        <w:t>, Ludo Pagie</w:t>
      </w:r>
      <w:r w:rsidRPr="00420054">
        <w:rPr>
          <w:vertAlign w:val="superscript"/>
        </w:rPr>
        <w:t>1</w:t>
      </w:r>
      <w:r w:rsidRPr="00420054">
        <w:t>, Tijn van Balen</w:t>
      </w:r>
      <w:r w:rsidRPr="00420054">
        <w:rPr>
          <w:vertAlign w:val="superscript"/>
        </w:rPr>
        <w:t>1</w:t>
      </w:r>
      <w:r w:rsidRPr="00420054">
        <w:t>, Jihed Chouaref</w:t>
      </w:r>
      <w:r w:rsidRPr="00420054">
        <w:rPr>
          <w:vertAlign w:val="superscript"/>
        </w:rPr>
        <w:t>1</w:t>
      </w:r>
      <w:r w:rsidRPr="00420054">
        <w:t xml:space="preserve">, </w:t>
      </w:r>
      <w:r w:rsidR="00734599" w:rsidRPr="00734599">
        <w:t>Wilhelmina</w:t>
      </w:r>
      <w:r w:rsidRPr="00420054">
        <w:t xml:space="preserve"> S. Kerstjens-Frederikse</w:t>
      </w:r>
      <w:r w:rsidRPr="00420054">
        <w:rPr>
          <w:vertAlign w:val="superscript"/>
        </w:rPr>
        <w:t>3</w:t>
      </w:r>
      <w:r w:rsidRPr="00420054">
        <w:t>, Cleo C. van Diemen</w:t>
      </w:r>
      <w:r w:rsidRPr="00420054">
        <w:rPr>
          <w:vertAlign w:val="superscript"/>
        </w:rPr>
        <w:t>3</w:t>
      </w:r>
      <w:r w:rsidRPr="00420054">
        <w:rPr>
          <w:lang w:val="en-US"/>
        </w:rPr>
        <w:t>, Jeroen Korving</w:t>
      </w:r>
      <w:r w:rsidRPr="00420054">
        <w:rPr>
          <w:vertAlign w:val="superscript"/>
          <w:lang w:val="en-US"/>
        </w:rPr>
        <w:t>2</w:t>
      </w:r>
      <w:r w:rsidRPr="00420054">
        <w:rPr>
          <w:lang w:val="en-US"/>
        </w:rPr>
        <w:t>, Harry Begthel</w:t>
      </w:r>
      <w:r w:rsidRPr="00420054">
        <w:rPr>
          <w:vertAlign w:val="superscript"/>
          <w:lang w:val="en-US"/>
        </w:rPr>
        <w:t>2</w:t>
      </w:r>
      <w:r w:rsidRPr="00420054">
        <w:t>, Len A. Pennacchio</w:t>
      </w:r>
      <w:r w:rsidRPr="00420054">
        <w:rPr>
          <w:vertAlign w:val="superscript"/>
        </w:rPr>
        <w:t>4,5,6</w:t>
      </w:r>
      <w:r w:rsidRPr="00420054">
        <w:t>, Joris van Arensbergen</w:t>
      </w:r>
      <w:r w:rsidRPr="00420054">
        <w:rPr>
          <w:vertAlign w:val="superscript"/>
        </w:rPr>
        <w:t>1</w:t>
      </w:r>
      <w:r w:rsidRPr="00420054">
        <w:t>, Alexey V. Pindyurin</w:t>
      </w:r>
      <w:r w:rsidRPr="00420054">
        <w:rPr>
          <w:vertAlign w:val="superscript"/>
        </w:rPr>
        <w:t>1,*</w:t>
      </w:r>
    </w:p>
    <w:p w14:paraId="37652E64" w14:textId="77777777" w:rsidR="004139C6" w:rsidRPr="00420054" w:rsidRDefault="004139C6" w:rsidP="004139C6"/>
    <w:p w14:paraId="3FB18ECA" w14:textId="77777777" w:rsidR="004139C6" w:rsidRPr="00420054" w:rsidRDefault="004139C6" w:rsidP="004139C6">
      <w:r w:rsidRPr="00420054">
        <w:rPr>
          <w:vertAlign w:val="superscript"/>
        </w:rPr>
        <w:t>1</w:t>
      </w:r>
      <w:r w:rsidRPr="00420054">
        <w:t xml:space="preserve"> Annogen BV, Amsterdam, The Netherlands</w:t>
      </w:r>
    </w:p>
    <w:p w14:paraId="19BFBAC5" w14:textId="77777777" w:rsidR="004139C6" w:rsidRPr="00420054" w:rsidRDefault="004139C6" w:rsidP="004139C6">
      <w:r w:rsidRPr="00420054">
        <w:rPr>
          <w:vertAlign w:val="superscript"/>
        </w:rPr>
        <w:t>2</w:t>
      </w:r>
      <w:r w:rsidRPr="00420054">
        <w:t xml:space="preserve"> Hubrecht Institute – KNAW and University Medical Center Utrecht, Utrecht, The Netherlands</w:t>
      </w:r>
    </w:p>
    <w:p w14:paraId="6B6CD3CE" w14:textId="77777777" w:rsidR="004139C6" w:rsidRPr="00420054" w:rsidRDefault="004139C6" w:rsidP="004139C6">
      <w:r w:rsidRPr="00420054">
        <w:rPr>
          <w:vertAlign w:val="superscript"/>
        </w:rPr>
        <w:t xml:space="preserve">3 </w:t>
      </w:r>
      <w:r w:rsidRPr="00420054">
        <w:t>Department of Genetics, University Medical Centre Groningen, Groningen, The Netherlands</w:t>
      </w:r>
    </w:p>
    <w:p w14:paraId="49068789" w14:textId="77777777" w:rsidR="004139C6" w:rsidRPr="00420054" w:rsidRDefault="004139C6" w:rsidP="004139C6">
      <w:r w:rsidRPr="00420054">
        <w:rPr>
          <w:vertAlign w:val="superscript"/>
        </w:rPr>
        <w:t xml:space="preserve">4 </w:t>
      </w:r>
      <w:r w:rsidRPr="00420054">
        <w:t>Environmental Genomics &amp; System Biology Division, Lawrence Berkeley National Laboratory, Berkeley, CA, USA</w:t>
      </w:r>
    </w:p>
    <w:p w14:paraId="1A8A7CCC" w14:textId="77777777" w:rsidR="004139C6" w:rsidRPr="00420054" w:rsidRDefault="004139C6" w:rsidP="004139C6">
      <w:r w:rsidRPr="00420054">
        <w:rPr>
          <w:vertAlign w:val="superscript"/>
        </w:rPr>
        <w:t xml:space="preserve">5 </w:t>
      </w:r>
      <w:r w:rsidRPr="00420054">
        <w:t>US Department of Energy Joint Genome Institute, Berkeley, CA, USA</w:t>
      </w:r>
    </w:p>
    <w:p w14:paraId="4DE25269" w14:textId="77777777" w:rsidR="004139C6" w:rsidRPr="00420054" w:rsidRDefault="004139C6" w:rsidP="004139C6">
      <w:r w:rsidRPr="00420054">
        <w:rPr>
          <w:vertAlign w:val="superscript"/>
        </w:rPr>
        <w:t xml:space="preserve">6 </w:t>
      </w:r>
      <w:r w:rsidRPr="00420054">
        <w:t>University of California, Berkeley, CA, USA</w:t>
      </w:r>
    </w:p>
    <w:p w14:paraId="7E8057BD" w14:textId="77777777" w:rsidR="004139C6" w:rsidRPr="00420054" w:rsidRDefault="004139C6" w:rsidP="004139C6">
      <w:r w:rsidRPr="00420054">
        <w:t>* To whom correspondence should be addressed. Email: alex@annogen.bio</w:t>
      </w:r>
    </w:p>
    <w:p w14:paraId="0DCDB070" w14:textId="77777777" w:rsidR="00260054" w:rsidRDefault="00260054" w:rsidP="004139C6"/>
    <w:sdt>
      <w:sdtPr>
        <w:rPr>
          <w:rFonts w:asciiTheme="minorHAnsi" w:eastAsiaTheme="minorHAnsi" w:hAnsiTheme="minorHAnsi" w:cstheme="minorBidi"/>
          <w:b w:val="0"/>
          <w:bCs w:val="0"/>
          <w:color w:val="auto"/>
          <w:kern w:val="2"/>
          <w:sz w:val="24"/>
          <w:szCs w:val="24"/>
          <w:lang w:val="en-GB"/>
          <w14:ligatures w14:val="standardContextual"/>
        </w:rPr>
        <w:id w:val="379754960"/>
        <w:docPartObj>
          <w:docPartGallery w:val="Table of Contents"/>
          <w:docPartUnique/>
        </w:docPartObj>
      </w:sdtPr>
      <w:sdtEndPr>
        <w:rPr>
          <w:noProof/>
        </w:rPr>
      </w:sdtEndPr>
      <w:sdtContent>
        <w:p w14:paraId="135217B3" w14:textId="46C15576" w:rsidR="00381045" w:rsidRDefault="00381045">
          <w:pPr>
            <w:pStyle w:val="TOCHeading"/>
          </w:pPr>
          <w:r>
            <w:t>Table of Contents</w:t>
          </w:r>
        </w:p>
        <w:p w14:paraId="012DC02B" w14:textId="0B36578B" w:rsidR="00381045" w:rsidRDefault="00381045" w:rsidP="00381045">
          <w:pPr>
            <w:pStyle w:val="TOC2"/>
            <w:tabs>
              <w:tab w:val="right" w:leader="dot" w:pos="9628"/>
            </w:tabs>
            <w:rPr>
              <w:noProof/>
            </w:rPr>
          </w:pPr>
          <w:r>
            <w:fldChar w:fldCharType="begin"/>
          </w:r>
          <w:r>
            <w:instrText xml:space="preserve"> TOC \o "1-3" \h \z \u </w:instrText>
          </w:r>
          <w:r>
            <w:fldChar w:fldCharType="separate"/>
          </w:r>
        </w:p>
        <w:p w14:paraId="5331E253" w14:textId="636F18F5" w:rsidR="00381045" w:rsidRDefault="00381045" w:rsidP="00502528">
          <w:pPr>
            <w:pStyle w:val="TOC2"/>
            <w:tabs>
              <w:tab w:val="right" w:leader="dot" w:pos="9628"/>
            </w:tabs>
            <w:spacing w:line="480" w:lineRule="auto"/>
            <w:rPr>
              <w:noProof/>
            </w:rPr>
          </w:pPr>
          <w:hyperlink w:anchor="_Toc229689750" w:history="1">
            <w:r w:rsidRPr="0046692C">
              <w:rPr>
                <w:rStyle w:val="Hyperlink"/>
                <w:noProof/>
                <w:lang w:val="en-US"/>
              </w:rPr>
              <w:t>Results</w:t>
            </w:r>
            <w:r>
              <w:rPr>
                <w:noProof/>
                <w:webHidden/>
              </w:rPr>
              <w:tab/>
            </w:r>
            <w:r>
              <w:rPr>
                <w:noProof/>
                <w:webHidden/>
              </w:rPr>
              <w:fldChar w:fldCharType="begin"/>
            </w:r>
            <w:r>
              <w:rPr>
                <w:noProof/>
                <w:webHidden/>
              </w:rPr>
              <w:instrText xml:space="preserve"> PAGEREF _Toc229689750 \h </w:instrText>
            </w:r>
            <w:r>
              <w:rPr>
                <w:noProof/>
                <w:webHidden/>
              </w:rPr>
            </w:r>
            <w:r>
              <w:rPr>
                <w:noProof/>
                <w:webHidden/>
              </w:rPr>
              <w:fldChar w:fldCharType="separate"/>
            </w:r>
            <w:r>
              <w:rPr>
                <w:noProof/>
                <w:webHidden/>
              </w:rPr>
              <w:t>2</w:t>
            </w:r>
            <w:r>
              <w:rPr>
                <w:noProof/>
                <w:webHidden/>
              </w:rPr>
              <w:fldChar w:fldCharType="end"/>
            </w:r>
          </w:hyperlink>
        </w:p>
        <w:p w14:paraId="3BC4668A" w14:textId="58BF3E46" w:rsidR="00381045" w:rsidRDefault="00381045" w:rsidP="00502528">
          <w:pPr>
            <w:pStyle w:val="TOC3"/>
            <w:tabs>
              <w:tab w:val="right" w:leader="dot" w:pos="9628"/>
            </w:tabs>
            <w:spacing w:line="480" w:lineRule="auto"/>
            <w:rPr>
              <w:noProof/>
            </w:rPr>
          </w:pPr>
          <w:hyperlink w:anchor="_Toc229689751" w:history="1">
            <w:r w:rsidRPr="0046692C">
              <w:rPr>
                <w:rStyle w:val="Hyperlink"/>
                <w:noProof/>
              </w:rPr>
              <w:t>Testing 4.7 million genomic variants in a CM cell line for their functional impact on cis-regulatory elements</w:t>
            </w:r>
            <w:r>
              <w:rPr>
                <w:noProof/>
                <w:webHidden/>
              </w:rPr>
              <w:tab/>
            </w:r>
            <w:r>
              <w:rPr>
                <w:noProof/>
                <w:webHidden/>
              </w:rPr>
              <w:fldChar w:fldCharType="begin"/>
            </w:r>
            <w:r>
              <w:rPr>
                <w:noProof/>
                <w:webHidden/>
              </w:rPr>
              <w:instrText xml:space="preserve"> PAGEREF _Toc229689751 \h </w:instrText>
            </w:r>
            <w:r>
              <w:rPr>
                <w:noProof/>
                <w:webHidden/>
              </w:rPr>
            </w:r>
            <w:r>
              <w:rPr>
                <w:noProof/>
                <w:webHidden/>
              </w:rPr>
              <w:fldChar w:fldCharType="separate"/>
            </w:r>
            <w:r>
              <w:rPr>
                <w:noProof/>
                <w:webHidden/>
              </w:rPr>
              <w:t>2</w:t>
            </w:r>
            <w:r>
              <w:rPr>
                <w:noProof/>
                <w:webHidden/>
              </w:rPr>
              <w:fldChar w:fldCharType="end"/>
            </w:r>
          </w:hyperlink>
        </w:p>
        <w:p w14:paraId="789EA002" w14:textId="0D4F1060" w:rsidR="00381045" w:rsidRDefault="00381045" w:rsidP="00502528">
          <w:pPr>
            <w:pStyle w:val="TOC3"/>
            <w:tabs>
              <w:tab w:val="right" w:leader="dot" w:pos="9628"/>
            </w:tabs>
            <w:spacing w:line="480" w:lineRule="auto"/>
            <w:rPr>
              <w:noProof/>
            </w:rPr>
          </w:pPr>
          <w:hyperlink w:anchor="_Toc229689752" w:history="1">
            <w:r w:rsidRPr="0046692C">
              <w:rPr>
                <w:rStyle w:val="Hyperlink"/>
                <w:noProof/>
              </w:rPr>
              <w:t>raQTLs are highly enriched for cell type relevant TF binding sites</w:t>
            </w:r>
            <w:r>
              <w:rPr>
                <w:noProof/>
                <w:webHidden/>
              </w:rPr>
              <w:tab/>
            </w:r>
            <w:r>
              <w:rPr>
                <w:noProof/>
                <w:webHidden/>
              </w:rPr>
              <w:fldChar w:fldCharType="begin"/>
            </w:r>
            <w:r>
              <w:rPr>
                <w:noProof/>
                <w:webHidden/>
              </w:rPr>
              <w:instrText xml:space="preserve"> PAGEREF _Toc229689752 \h </w:instrText>
            </w:r>
            <w:r>
              <w:rPr>
                <w:noProof/>
                <w:webHidden/>
              </w:rPr>
            </w:r>
            <w:r>
              <w:rPr>
                <w:noProof/>
                <w:webHidden/>
              </w:rPr>
              <w:fldChar w:fldCharType="separate"/>
            </w:r>
            <w:r>
              <w:rPr>
                <w:noProof/>
                <w:webHidden/>
              </w:rPr>
              <w:t>4</w:t>
            </w:r>
            <w:r>
              <w:rPr>
                <w:noProof/>
                <w:webHidden/>
              </w:rPr>
              <w:fldChar w:fldCharType="end"/>
            </w:r>
          </w:hyperlink>
        </w:p>
        <w:p w14:paraId="786D71CC" w14:textId="3CAB4A43" w:rsidR="00381045" w:rsidRDefault="00381045" w:rsidP="00502528">
          <w:pPr>
            <w:pStyle w:val="TOC3"/>
            <w:tabs>
              <w:tab w:val="right" w:leader="dot" w:pos="9628"/>
            </w:tabs>
            <w:spacing w:line="480" w:lineRule="auto"/>
            <w:rPr>
              <w:noProof/>
            </w:rPr>
          </w:pPr>
          <w:hyperlink w:anchor="_Toc229689753" w:history="1">
            <w:r w:rsidRPr="0046692C">
              <w:rPr>
                <w:rStyle w:val="Hyperlink"/>
                <w:noProof/>
              </w:rPr>
              <w:t>Functional characterization and in vivo analysis of hs3112 and rs74330989</w:t>
            </w:r>
            <w:r>
              <w:rPr>
                <w:noProof/>
                <w:webHidden/>
              </w:rPr>
              <w:tab/>
            </w:r>
            <w:r>
              <w:rPr>
                <w:noProof/>
                <w:webHidden/>
              </w:rPr>
              <w:fldChar w:fldCharType="begin"/>
            </w:r>
            <w:r>
              <w:rPr>
                <w:noProof/>
                <w:webHidden/>
              </w:rPr>
              <w:instrText xml:space="preserve"> PAGEREF _Toc229689753 \h </w:instrText>
            </w:r>
            <w:r>
              <w:rPr>
                <w:noProof/>
                <w:webHidden/>
              </w:rPr>
            </w:r>
            <w:r>
              <w:rPr>
                <w:noProof/>
                <w:webHidden/>
              </w:rPr>
              <w:fldChar w:fldCharType="separate"/>
            </w:r>
            <w:r>
              <w:rPr>
                <w:noProof/>
                <w:webHidden/>
              </w:rPr>
              <w:t>5</w:t>
            </w:r>
            <w:r>
              <w:rPr>
                <w:noProof/>
                <w:webHidden/>
              </w:rPr>
              <w:fldChar w:fldCharType="end"/>
            </w:r>
          </w:hyperlink>
        </w:p>
        <w:p w14:paraId="19B38FBB" w14:textId="2610E7BF" w:rsidR="00381045" w:rsidRDefault="00381045" w:rsidP="00502528">
          <w:pPr>
            <w:pStyle w:val="TOC3"/>
            <w:tabs>
              <w:tab w:val="right" w:leader="dot" w:pos="9628"/>
            </w:tabs>
            <w:spacing w:line="480" w:lineRule="auto"/>
            <w:rPr>
              <w:noProof/>
            </w:rPr>
          </w:pPr>
          <w:hyperlink w:anchor="_Toc229689754" w:history="1">
            <w:r w:rsidRPr="0046692C">
              <w:rPr>
                <w:rStyle w:val="Hyperlink"/>
                <w:noProof/>
              </w:rPr>
              <w:t>The hs3112 enhancer exhibits activity in NCC–derived lineages</w:t>
            </w:r>
            <w:r>
              <w:rPr>
                <w:noProof/>
                <w:webHidden/>
              </w:rPr>
              <w:tab/>
            </w:r>
            <w:r>
              <w:rPr>
                <w:noProof/>
                <w:webHidden/>
              </w:rPr>
              <w:fldChar w:fldCharType="begin"/>
            </w:r>
            <w:r>
              <w:rPr>
                <w:noProof/>
                <w:webHidden/>
              </w:rPr>
              <w:instrText xml:space="preserve"> PAGEREF _Toc229689754 \h </w:instrText>
            </w:r>
            <w:r>
              <w:rPr>
                <w:noProof/>
                <w:webHidden/>
              </w:rPr>
            </w:r>
            <w:r>
              <w:rPr>
                <w:noProof/>
                <w:webHidden/>
              </w:rPr>
              <w:fldChar w:fldCharType="separate"/>
            </w:r>
            <w:r>
              <w:rPr>
                <w:noProof/>
                <w:webHidden/>
              </w:rPr>
              <w:t>6</w:t>
            </w:r>
            <w:r>
              <w:rPr>
                <w:noProof/>
                <w:webHidden/>
              </w:rPr>
              <w:fldChar w:fldCharType="end"/>
            </w:r>
          </w:hyperlink>
        </w:p>
        <w:p w14:paraId="189DACB6" w14:textId="56AAE53A" w:rsidR="00381045" w:rsidRDefault="00381045" w:rsidP="00502528">
          <w:pPr>
            <w:pStyle w:val="TOC3"/>
            <w:tabs>
              <w:tab w:val="right" w:leader="dot" w:pos="9628"/>
            </w:tabs>
            <w:spacing w:line="480" w:lineRule="auto"/>
            <w:rPr>
              <w:noProof/>
            </w:rPr>
          </w:pPr>
          <w:hyperlink w:anchor="_Toc229689755" w:history="1">
            <w:r w:rsidRPr="0046692C">
              <w:rPr>
                <w:rStyle w:val="Hyperlink"/>
                <w:noProof/>
              </w:rPr>
              <w:t>Putative target gene of the hs3112 enhancer</w:t>
            </w:r>
            <w:r>
              <w:rPr>
                <w:noProof/>
                <w:webHidden/>
              </w:rPr>
              <w:tab/>
            </w:r>
            <w:r>
              <w:rPr>
                <w:noProof/>
                <w:webHidden/>
              </w:rPr>
              <w:fldChar w:fldCharType="begin"/>
            </w:r>
            <w:r>
              <w:rPr>
                <w:noProof/>
                <w:webHidden/>
              </w:rPr>
              <w:instrText xml:space="preserve"> PAGEREF _Toc229689755 \h </w:instrText>
            </w:r>
            <w:r>
              <w:rPr>
                <w:noProof/>
                <w:webHidden/>
              </w:rPr>
            </w:r>
            <w:r>
              <w:rPr>
                <w:noProof/>
                <w:webHidden/>
              </w:rPr>
              <w:fldChar w:fldCharType="separate"/>
            </w:r>
            <w:r>
              <w:rPr>
                <w:noProof/>
                <w:webHidden/>
              </w:rPr>
              <w:t>8</w:t>
            </w:r>
            <w:r>
              <w:rPr>
                <w:noProof/>
                <w:webHidden/>
              </w:rPr>
              <w:fldChar w:fldCharType="end"/>
            </w:r>
          </w:hyperlink>
        </w:p>
        <w:p w14:paraId="73F7894C" w14:textId="36E029C4" w:rsidR="00381045" w:rsidRDefault="00381045" w:rsidP="00502528">
          <w:pPr>
            <w:pStyle w:val="TOC2"/>
            <w:tabs>
              <w:tab w:val="right" w:leader="dot" w:pos="9628"/>
            </w:tabs>
            <w:spacing w:line="480" w:lineRule="auto"/>
            <w:rPr>
              <w:noProof/>
            </w:rPr>
          </w:pPr>
          <w:hyperlink w:anchor="_Toc229689756" w:history="1">
            <w:r w:rsidRPr="0046692C">
              <w:rPr>
                <w:rStyle w:val="Hyperlink"/>
                <w:noProof/>
              </w:rPr>
              <w:t>Discussion</w:t>
            </w:r>
            <w:r>
              <w:rPr>
                <w:noProof/>
                <w:webHidden/>
              </w:rPr>
              <w:tab/>
            </w:r>
            <w:r>
              <w:rPr>
                <w:noProof/>
                <w:webHidden/>
              </w:rPr>
              <w:fldChar w:fldCharType="begin"/>
            </w:r>
            <w:r>
              <w:rPr>
                <w:noProof/>
                <w:webHidden/>
              </w:rPr>
              <w:instrText xml:space="preserve"> PAGEREF _Toc229689756 \h </w:instrText>
            </w:r>
            <w:r>
              <w:rPr>
                <w:noProof/>
                <w:webHidden/>
              </w:rPr>
            </w:r>
            <w:r>
              <w:rPr>
                <w:noProof/>
                <w:webHidden/>
              </w:rPr>
              <w:fldChar w:fldCharType="separate"/>
            </w:r>
            <w:r>
              <w:rPr>
                <w:noProof/>
                <w:webHidden/>
              </w:rPr>
              <w:t>13</w:t>
            </w:r>
            <w:r>
              <w:rPr>
                <w:noProof/>
                <w:webHidden/>
              </w:rPr>
              <w:fldChar w:fldCharType="end"/>
            </w:r>
          </w:hyperlink>
        </w:p>
        <w:p w14:paraId="7A5B17E0" w14:textId="676B7153" w:rsidR="00381045" w:rsidRDefault="00381045" w:rsidP="00502528">
          <w:pPr>
            <w:pStyle w:val="TOC3"/>
            <w:tabs>
              <w:tab w:val="right" w:leader="dot" w:pos="9628"/>
            </w:tabs>
            <w:spacing w:line="480" w:lineRule="auto"/>
            <w:rPr>
              <w:noProof/>
            </w:rPr>
          </w:pPr>
          <w:hyperlink w:anchor="_Toc229689757" w:history="1">
            <w:r w:rsidRPr="0046692C">
              <w:rPr>
                <w:rStyle w:val="Hyperlink"/>
                <w:noProof/>
              </w:rPr>
              <w:t>hs3112 as a candidate regulator of Notch–HES1 signaling in cNCCs</w:t>
            </w:r>
            <w:r>
              <w:rPr>
                <w:noProof/>
                <w:webHidden/>
              </w:rPr>
              <w:tab/>
            </w:r>
            <w:r>
              <w:rPr>
                <w:noProof/>
                <w:webHidden/>
              </w:rPr>
              <w:fldChar w:fldCharType="begin"/>
            </w:r>
            <w:r>
              <w:rPr>
                <w:noProof/>
                <w:webHidden/>
              </w:rPr>
              <w:instrText xml:space="preserve"> PAGEREF _Toc229689757 \h </w:instrText>
            </w:r>
            <w:r>
              <w:rPr>
                <w:noProof/>
                <w:webHidden/>
              </w:rPr>
            </w:r>
            <w:r>
              <w:rPr>
                <w:noProof/>
                <w:webHidden/>
              </w:rPr>
              <w:fldChar w:fldCharType="separate"/>
            </w:r>
            <w:r>
              <w:rPr>
                <w:noProof/>
                <w:webHidden/>
              </w:rPr>
              <w:t>13</w:t>
            </w:r>
            <w:r>
              <w:rPr>
                <w:noProof/>
                <w:webHidden/>
              </w:rPr>
              <w:fldChar w:fldCharType="end"/>
            </w:r>
          </w:hyperlink>
        </w:p>
        <w:p w14:paraId="13AFE28A" w14:textId="0AD2CB00" w:rsidR="00381045" w:rsidRDefault="00381045" w:rsidP="00502528">
          <w:pPr>
            <w:pStyle w:val="TOC2"/>
            <w:tabs>
              <w:tab w:val="right" w:leader="dot" w:pos="9628"/>
            </w:tabs>
            <w:spacing w:line="480" w:lineRule="auto"/>
            <w:rPr>
              <w:noProof/>
            </w:rPr>
          </w:pPr>
          <w:hyperlink w:anchor="_Toc229689758" w:history="1">
            <w:r w:rsidRPr="0046692C">
              <w:rPr>
                <w:rStyle w:val="Hyperlink"/>
                <w:noProof/>
              </w:rPr>
              <w:t>Materials and Methods</w:t>
            </w:r>
            <w:r>
              <w:rPr>
                <w:noProof/>
                <w:webHidden/>
              </w:rPr>
              <w:tab/>
            </w:r>
            <w:r>
              <w:rPr>
                <w:noProof/>
                <w:webHidden/>
              </w:rPr>
              <w:fldChar w:fldCharType="begin"/>
            </w:r>
            <w:r>
              <w:rPr>
                <w:noProof/>
                <w:webHidden/>
              </w:rPr>
              <w:instrText xml:space="preserve"> PAGEREF _Toc229689758 \h </w:instrText>
            </w:r>
            <w:r>
              <w:rPr>
                <w:noProof/>
                <w:webHidden/>
              </w:rPr>
            </w:r>
            <w:r>
              <w:rPr>
                <w:noProof/>
                <w:webHidden/>
              </w:rPr>
              <w:fldChar w:fldCharType="separate"/>
            </w:r>
            <w:r>
              <w:rPr>
                <w:noProof/>
                <w:webHidden/>
              </w:rPr>
              <w:t>14</w:t>
            </w:r>
            <w:r>
              <w:rPr>
                <w:noProof/>
                <w:webHidden/>
              </w:rPr>
              <w:fldChar w:fldCharType="end"/>
            </w:r>
          </w:hyperlink>
        </w:p>
        <w:p w14:paraId="5D928CD7" w14:textId="634D1F68" w:rsidR="00381045" w:rsidRDefault="00381045" w:rsidP="00502528">
          <w:pPr>
            <w:pStyle w:val="TOC3"/>
            <w:tabs>
              <w:tab w:val="right" w:leader="dot" w:pos="9628"/>
            </w:tabs>
            <w:spacing w:line="480" w:lineRule="auto"/>
            <w:rPr>
              <w:noProof/>
            </w:rPr>
          </w:pPr>
          <w:hyperlink w:anchor="_Toc229689759" w:history="1">
            <w:r w:rsidRPr="0046692C">
              <w:rPr>
                <w:rStyle w:val="Hyperlink"/>
                <w:noProof/>
              </w:rPr>
              <w:t>Processing SuRE data</w:t>
            </w:r>
            <w:r>
              <w:rPr>
                <w:noProof/>
                <w:webHidden/>
              </w:rPr>
              <w:tab/>
            </w:r>
            <w:r>
              <w:rPr>
                <w:noProof/>
                <w:webHidden/>
              </w:rPr>
              <w:fldChar w:fldCharType="begin"/>
            </w:r>
            <w:r>
              <w:rPr>
                <w:noProof/>
                <w:webHidden/>
              </w:rPr>
              <w:instrText xml:space="preserve"> PAGEREF _Toc229689759 \h </w:instrText>
            </w:r>
            <w:r>
              <w:rPr>
                <w:noProof/>
                <w:webHidden/>
              </w:rPr>
            </w:r>
            <w:r>
              <w:rPr>
                <w:noProof/>
                <w:webHidden/>
              </w:rPr>
              <w:fldChar w:fldCharType="separate"/>
            </w:r>
            <w:r>
              <w:rPr>
                <w:noProof/>
                <w:webHidden/>
              </w:rPr>
              <w:t>14</w:t>
            </w:r>
            <w:r>
              <w:rPr>
                <w:noProof/>
                <w:webHidden/>
              </w:rPr>
              <w:fldChar w:fldCharType="end"/>
            </w:r>
          </w:hyperlink>
        </w:p>
        <w:p w14:paraId="5A320399" w14:textId="39C45CFF" w:rsidR="00381045" w:rsidRDefault="00381045" w:rsidP="00502528">
          <w:pPr>
            <w:pStyle w:val="TOC3"/>
            <w:tabs>
              <w:tab w:val="right" w:leader="dot" w:pos="9628"/>
            </w:tabs>
            <w:spacing w:line="480" w:lineRule="auto"/>
            <w:rPr>
              <w:noProof/>
            </w:rPr>
          </w:pPr>
          <w:hyperlink w:anchor="_Toc229689760" w:history="1">
            <w:r w:rsidRPr="0046692C">
              <w:rPr>
                <w:rStyle w:val="Hyperlink"/>
                <w:noProof/>
              </w:rPr>
              <w:t>A web-based tool SuREVizHeart</w:t>
            </w:r>
            <w:r>
              <w:rPr>
                <w:noProof/>
                <w:webHidden/>
              </w:rPr>
              <w:tab/>
            </w:r>
            <w:r>
              <w:rPr>
                <w:noProof/>
                <w:webHidden/>
              </w:rPr>
              <w:fldChar w:fldCharType="begin"/>
            </w:r>
            <w:r>
              <w:rPr>
                <w:noProof/>
                <w:webHidden/>
              </w:rPr>
              <w:instrText xml:space="preserve"> PAGEREF _Toc229689760 \h </w:instrText>
            </w:r>
            <w:r>
              <w:rPr>
                <w:noProof/>
                <w:webHidden/>
              </w:rPr>
            </w:r>
            <w:r>
              <w:rPr>
                <w:noProof/>
                <w:webHidden/>
              </w:rPr>
              <w:fldChar w:fldCharType="separate"/>
            </w:r>
            <w:r>
              <w:rPr>
                <w:noProof/>
                <w:webHidden/>
              </w:rPr>
              <w:t>16</w:t>
            </w:r>
            <w:r>
              <w:rPr>
                <w:noProof/>
                <w:webHidden/>
              </w:rPr>
              <w:fldChar w:fldCharType="end"/>
            </w:r>
          </w:hyperlink>
        </w:p>
        <w:p w14:paraId="4BC0E936" w14:textId="08AE1FCA" w:rsidR="00381045" w:rsidRDefault="00381045" w:rsidP="00502528">
          <w:pPr>
            <w:pStyle w:val="TOC3"/>
            <w:tabs>
              <w:tab w:val="right" w:leader="dot" w:pos="9628"/>
            </w:tabs>
            <w:spacing w:line="480" w:lineRule="auto"/>
            <w:rPr>
              <w:noProof/>
            </w:rPr>
          </w:pPr>
          <w:hyperlink w:anchor="_Toc229689761" w:history="1">
            <w:r w:rsidRPr="0046692C">
              <w:rPr>
                <w:rStyle w:val="Hyperlink"/>
                <w:noProof/>
              </w:rPr>
              <w:t>Saturation mutagenesis of the hs3112 enhancer and data processing</w:t>
            </w:r>
            <w:r>
              <w:rPr>
                <w:noProof/>
                <w:webHidden/>
              </w:rPr>
              <w:tab/>
            </w:r>
            <w:r>
              <w:rPr>
                <w:noProof/>
                <w:webHidden/>
              </w:rPr>
              <w:fldChar w:fldCharType="begin"/>
            </w:r>
            <w:r>
              <w:rPr>
                <w:noProof/>
                <w:webHidden/>
              </w:rPr>
              <w:instrText xml:space="preserve"> PAGEREF _Toc229689761 \h </w:instrText>
            </w:r>
            <w:r>
              <w:rPr>
                <w:noProof/>
                <w:webHidden/>
              </w:rPr>
            </w:r>
            <w:r>
              <w:rPr>
                <w:noProof/>
                <w:webHidden/>
              </w:rPr>
              <w:fldChar w:fldCharType="separate"/>
            </w:r>
            <w:r>
              <w:rPr>
                <w:noProof/>
                <w:webHidden/>
              </w:rPr>
              <w:t>17</w:t>
            </w:r>
            <w:r>
              <w:rPr>
                <w:noProof/>
                <w:webHidden/>
              </w:rPr>
              <w:fldChar w:fldCharType="end"/>
            </w:r>
          </w:hyperlink>
        </w:p>
        <w:p w14:paraId="42BF9449" w14:textId="583C03B7" w:rsidR="00381045" w:rsidRDefault="00381045" w:rsidP="00502528">
          <w:pPr>
            <w:pStyle w:val="TOC2"/>
            <w:tabs>
              <w:tab w:val="right" w:leader="dot" w:pos="9628"/>
            </w:tabs>
            <w:spacing w:line="480" w:lineRule="auto"/>
            <w:rPr>
              <w:noProof/>
            </w:rPr>
          </w:pPr>
          <w:hyperlink w:anchor="_Toc229689762" w:history="1">
            <w:r w:rsidRPr="0046692C">
              <w:rPr>
                <w:rStyle w:val="Hyperlink"/>
                <w:b/>
                <w:bCs/>
                <w:noProof/>
                <w:lang w:val="en-US"/>
              </w:rPr>
              <w:t>References</w:t>
            </w:r>
            <w:r>
              <w:rPr>
                <w:noProof/>
                <w:webHidden/>
              </w:rPr>
              <w:tab/>
            </w:r>
            <w:r>
              <w:rPr>
                <w:noProof/>
                <w:webHidden/>
              </w:rPr>
              <w:fldChar w:fldCharType="begin"/>
            </w:r>
            <w:r>
              <w:rPr>
                <w:noProof/>
                <w:webHidden/>
              </w:rPr>
              <w:instrText xml:space="preserve"> PAGEREF _Toc229689762 \h </w:instrText>
            </w:r>
            <w:r>
              <w:rPr>
                <w:noProof/>
                <w:webHidden/>
              </w:rPr>
            </w:r>
            <w:r>
              <w:rPr>
                <w:noProof/>
                <w:webHidden/>
              </w:rPr>
              <w:fldChar w:fldCharType="separate"/>
            </w:r>
            <w:r>
              <w:rPr>
                <w:noProof/>
                <w:webHidden/>
              </w:rPr>
              <w:t>18</w:t>
            </w:r>
            <w:r>
              <w:rPr>
                <w:noProof/>
                <w:webHidden/>
              </w:rPr>
              <w:fldChar w:fldCharType="end"/>
            </w:r>
          </w:hyperlink>
        </w:p>
        <w:p w14:paraId="4F63EDCA" w14:textId="11676604" w:rsidR="00381045" w:rsidRDefault="00381045">
          <w:r>
            <w:rPr>
              <w:b/>
              <w:bCs/>
              <w:noProof/>
            </w:rPr>
            <w:fldChar w:fldCharType="end"/>
          </w:r>
        </w:p>
      </w:sdtContent>
    </w:sdt>
    <w:p w14:paraId="4CED68F0" w14:textId="77777777" w:rsidR="00381045" w:rsidRDefault="00381045" w:rsidP="004139C6"/>
    <w:p w14:paraId="3722C7FC" w14:textId="77AE1E5E" w:rsidR="00757984" w:rsidRDefault="004F5DEF" w:rsidP="004F5DEF">
      <w:pPr>
        <w:pStyle w:val="Heading2"/>
        <w:rPr>
          <w:lang w:val="en-US"/>
        </w:rPr>
      </w:pPr>
      <w:bookmarkStart w:id="2" w:name="_Toc229689750"/>
      <w:r>
        <w:rPr>
          <w:lang w:val="en-US"/>
        </w:rPr>
        <w:lastRenderedPageBreak/>
        <w:t>Results</w:t>
      </w:r>
      <w:bookmarkEnd w:id="2"/>
    </w:p>
    <w:p w14:paraId="361063D3" w14:textId="4B2FE3AD" w:rsidR="00757984" w:rsidRPr="00757984" w:rsidRDefault="00757984" w:rsidP="004F5DEF">
      <w:pPr>
        <w:pStyle w:val="Heading3"/>
      </w:pPr>
      <w:bookmarkStart w:id="3" w:name="_Toc229689751"/>
      <w:r w:rsidRPr="00420054">
        <w:t>Testing 4.7 million genomic variants in a CM cell line for their functional impact on cis-regulatory elements</w:t>
      </w:r>
      <w:bookmarkEnd w:id="3"/>
    </w:p>
    <w:p w14:paraId="2F7500F1" w14:textId="513CC8C3" w:rsidR="00185CDF" w:rsidRPr="00F539DB" w:rsidRDefault="002274B5" w:rsidP="00D51BC2">
      <w:pPr>
        <w:spacing w:after="60"/>
        <w:jc w:val="both"/>
        <w:rPr>
          <w:lang w:val="en-US"/>
        </w:rPr>
      </w:pPr>
      <w:r>
        <w:rPr>
          <w:noProof/>
          <w:lang w:val="en-US"/>
        </w:rPr>
        <w:drawing>
          <wp:inline distT="0" distB="0" distL="0" distR="0" wp14:anchorId="23EEB057" wp14:editId="49F59504">
            <wp:extent cx="6120130" cy="5101590"/>
            <wp:effectExtent l="0" t="0" r="0" b="0"/>
            <wp:docPr id="1731627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627893" name="Picture 1731627893"/>
                    <pic:cNvPicPr/>
                  </pic:nvPicPr>
                  <pic:blipFill>
                    <a:blip r:embed="rId8"/>
                    <a:stretch>
                      <a:fillRect/>
                    </a:stretch>
                  </pic:blipFill>
                  <pic:spPr>
                    <a:xfrm>
                      <a:off x="0" y="0"/>
                      <a:ext cx="6120130" cy="5101590"/>
                    </a:xfrm>
                    <a:prstGeom prst="rect">
                      <a:avLst/>
                    </a:prstGeom>
                  </pic:spPr>
                </pic:pic>
              </a:graphicData>
            </a:graphic>
          </wp:inline>
        </w:drawing>
      </w:r>
    </w:p>
    <w:p w14:paraId="12F7AE8A" w14:textId="77777777" w:rsidR="00492C56" w:rsidRPr="00492C56" w:rsidRDefault="00492C56" w:rsidP="00D51BC2">
      <w:pPr>
        <w:spacing w:after="60"/>
        <w:jc w:val="both"/>
        <w:rPr>
          <w:lang w:val="en-US"/>
        </w:rPr>
      </w:pPr>
    </w:p>
    <w:p w14:paraId="2FB579E9" w14:textId="00A3476C" w:rsidR="006C3133" w:rsidRDefault="006C3133" w:rsidP="00D51BC2">
      <w:pPr>
        <w:spacing w:after="60"/>
        <w:jc w:val="both"/>
        <w:rPr>
          <w:lang w:val="en-US"/>
        </w:rPr>
      </w:pPr>
      <w:r w:rsidRPr="00F539DB">
        <w:rPr>
          <w:b/>
          <w:bCs/>
          <w:lang w:val="en-US"/>
        </w:rPr>
        <w:t xml:space="preserve">Figure S1. </w:t>
      </w:r>
      <w:r w:rsidR="00180CBB" w:rsidRPr="00F539DB">
        <w:rPr>
          <w:b/>
          <w:bCs/>
          <w:lang w:val="en-US"/>
        </w:rPr>
        <w:t>Properties</w:t>
      </w:r>
      <w:r w:rsidRPr="00F539DB">
        <w:rPr>
          <w:b/>
          <w:bCs/>
        </w:rPr>
        <w:t xml:space="preserve"> of SuRE libraries and characteristics of identified </w:t>
      </w:r>
      <w:r w:rsidR="00C650C7" w:rsidRPr="00F539DB">
        <w:rPr>
          <w:b/>
          <w:bCs/>
        </w:rPr>
        <w:t>regulatory quantitative trait loci (</w:t>
      </w:r>
      <w:r w:rsidRPr="00F539DB">
        <w:rPr>
          <w:b/>
          <w:bCs/>
        </w:rPr>
        <w:t>raQTLs</w:t>
      </w:r>
      <w:r w:rsidR="00C650C7" w:rsidRPr="00F539DB">
        <w:rPr>
          <w:b/>
          <w:bCs/>
        </w:rPr>
        <w:t>)</w:t>
      </w:r>
      <w:r w:rsidRPr="00F539DB">
        <w:rPr>
          <w:b/>
          <w:bCs/>
        </w:rPr>
        <w:t>.</w:t>
      </w:r>
      <w:r w:rsidR="00A25009" w:rsidRPr="00F539DB">
        <w:t xml:space="preserve"> </w:t>
      </w:r>
      <w:r w:rsidRPr="00F539DB">
        <w:rPr>
          <w:lang w:val="en-US"/>
        </w:rPr>
        <w:t>(</w:t>
      </w:r>
      <w:r w:rsidRPr="00F539DB">
        <w:rPr>
          <w:b/>
          <w:bCs/>
          <w:lang w:val="en-US"/>
        </w:rPr>
        <w:t>A</w:t>
      </w:r>
      <w:r w:rsidRPr="00F539DB">
        <w:rPr>
          <w:lang w:val="en-US"/>
        </w:rPr>
        <w:t xml:space="preserve">) Pedigree chart </w:t>
      </w:r>
      <w:r w:rsidR="00180CBB" w:rsidRPr="00F539DB">
        <w:rPr>
          <w:lang w:val="en-US"/>
        </w:rPr>
        <w:t xml:space="preserve">depicting </w:t>
      </w:r>
      <w:r w:rsidRPr="00F539DB">
        <w:rPr>
          <w:lang w:val="en-US"/>
        </w:rPr>
        <w:t>the familial relationships of all individuals included in the analysis, highlighting both affected and unaffected family members. HLHS, hypoplastic left heart syndrome. CHD, congenital heart disease.</w:t>
      </w:r>
      <w:r w:rsidR="00A25009" w:rsidRPr="00F539DB">
        <w:rPr>
          <w:lang w:val="en-US"/>
        </w:rPr>
        <w:t xml:space="preserve"> </w:t>
      </w:r>
      <w:r w:rsidRPr="00F539DB">
        <w:rPr>
          <w:lang w:val="en-US"/>
        </w:rPr>
        <w:t>(</w:t>
      </w:r>
      <w:r w:rsidRPr="00F539DB">
        <w:rPr>
          <w:b/>
          <w:bCs/>
          <w:lang w:val="en-US"/>
        </w:rPr>
        <w:t>B</w:t>
      </w:r>
      <w:r w:rsidRPr="00F539DB">
        <w:rPr>
          <w:lang w:val="en-US"/>
        </w:rPr>
        <w:t xml:space="preserve">) </w:t>
      </w:r>
      <w:r w:rsidR="00180CBB" w:rsidRPr="00F539DB">
        <w:rPr>
          <w:lang w:val="en-US"/>
        </w:rPr>
        <w:t>Fragment length distribution of the genomic inserts analyzed across the different SuRE libraries</w:t>
      </w:r>
      <w:r w:rsidRPr="00F539DB">
        <w:rPr>
          <w:lang w:val="en-US"/>
        </w:rPr>
        <w:t>.</w:t>
      </w:r>
      <w:r w:rsidR="00A25009" w:rsidRPr="00F539DB">
        <w:rPr>
          <w:lang w:val="en-US"/>
        </w:rPr>
        <w:t xml:space="preserve"> </w:t>
      </w:r>
      <w:r w:rsidRPr="00F539DB">
        <w:rPr>
          <w:lang w:val="en-US"/>
        </w:rPr>
        <w:t>(</w:t>
      </w:r>
      <w:r w:rsidRPr="00F539DB">
        <w:rPr>
          <w:b/>
          <w:bCs/>
          <w:lang w:val="en-US"/>
        </w:rPr>
        <w:t>C</w:t>
      </w:r>
      <w:r w:rsidRPr="00F539DB">
        <w:rPr>
          <w:lang w:val="en-US"/>
        </w:rPr>
        <w:t>) raQTLs show</w:t>
      </w:r>
      <w:r w:rsidR="00D11CB9" w:rsidRPr="00F539DB">
        <w:rPr>
          <w:lang w:val="en-US"/>
        </w:rPr>
        <w:t>, on average,</w:t>
      </w:r>
      <w:r w:rsidRPr="00F539DB">
        <w:rPr>
          <w:lang w:val="en-US"/>
        </w:rPr>
        <w:t xml:space="preserve"> higher coverage </w:t>
      </w:r>
      <w:r w:rsidR="00D11CB9" w:rsidRPr="00F539DB">
        <w:rPr>
          <w:lang w:val="en-US"/>
        </w:rPr>
        <w:t xml:space="preserve">compared to </w:t>
      </w:r>
      <w:r w:rsidRPr="00F539DB">
        <w:rPr>
          <w:lang w:val="en-US"/>
        </w:rPr>
        <w:t>non raQTLs.</w:t>
      </w:r>
      <w:r w:rsidR="00A25009" w:rsidRPr="00F539DB">
        <w:rPr>
          <w:lang w:val="en-US"/>
        </w:rPr>
        <w:t xml:space="preserve"> </w:t>
      </w:r>
      <w:r w:rsidRPr="00F539DB">
        <w:rPr>
          <w:lang w:val="en-US"/>
        </w:rPr>
        <w:t>(</w:t>
      </w:r>
      <w:r w:rsidRPr="00F539DB">
        <w:rPr>
          <w:b/>
          <w:bCs/>
          <w:lang w:val="en-US"/>
        </w:rPr>
        <w:t>D</w:t>
      </w:r>
      <w:r w:rsidRPr="00F539DB">
        <w:rPr>
          <w:lang w:val="en-US"/>
        </w:rPr>
        <w:t xml:space="preserve">) </w:t>
      </w:r>
      <w:r w:rsidR="00A8069B" w:rsidRPr="00F539DB">
        <w:rPr>
          <w:lang w:val="en-US"/>
        </w:rPr>
        <w:t>The a</w:t>
      </w:r>
      <w:r w:rsidRPr="00F539DB">
        <w:rPr>
          <w:lang w:val="en-US"/>
        </w:rPr>
        <w:t>verage expression of the highest expressing allele in raQTLs is five times higher than that in non raQTLs.</w:t>
      </w:r>
      <w:r w:rsidR="00A25009" w:rsidRPr="00F539DB">
        <w:rPr>
          <w:lang w:val="en-US"/>
        </w:rPr>
        <w:t xml:space="preserve"> </w:t>
      </w:r>
      <w:r w:rsidRPr="00F539DB">
        <w:rPr>
          <w:lang w:val="en-US"/>
        </w:rPr>
        <w:t>(</w:t>
      </w:r>
      <w:r w:rsidRPr="00F539DB">
        <w:rPr>
          <w:b/>
          <w:bCs/>
          <w:lang w:val="en-US"/>
        </w:rPr>
        <w:t>E</w:t>
      </w:r>
      <w:r w:rsidRPr="00F539DB">
        <w:rPr>
          <w:lang w:val="en-US"/>
        </w:rPr>
        <w:t>) Proportion of genomic features overlapping raQTLs v</w:t>
      </w:r>
      <w:r w:rsidR="00A8069B" w:rsidRPr="00F539DB">
        <w:rPr>
          <w:lang w:val="en-US"/>
        </w:rPr>
        <w:t>ersus</w:t>
      </w:r>
      <w:r w:rsidRPr="00F539DB">
        <w:rPr>
          <w:lang w:val="en-US"/>
        </w:rPr>
        <w:t xml:space="preserve"> non-raQTLs.</w:t>
      </w:r>
    </w:p>
    <w:p w14:paraId="6E4EBB38" w14:textId="77777777" w:rsidR="00F669C5" w:rsidRDefault="00F669C5" w:rsidP="00D51BC2">
      <w:pPr>
        <w:spacing w:after="60"/>
        <w:jc w:val="both"/>
        <w:rPr>
          <w:lang w:val="en-US"/>
        </w:rPr>
      </w:pPr>
    </w:p>
    <w:p w14:paraId="69173EBD" w14:textId="77777777" w:rsidR="00F669C5" w:rsidRDefault="00F669C5" w:rsidP="00D51BC2">
      <w:pPr>
        <w:spacing w:after="60"/>
        <w:jc w:val="both"/>
        <w:rPr>
          <w:lang w:val="en-US"/>
        </w:rPr>
      </w:pPr>
    </w:p>
    <w:p w14:paraId="09204AEF" w14:textId="77777777" w:rsidR="00F669C5" w:rsidRDefault="00F669C5" w:rsidP="00D51BC2">
      <w:pPr>
        <w:spacing w:after="60"/>
        <w:jc w:val="both"/>
        <w:rPr>
          <w:lang w:val="en-US"/>
        </w:rPr>
      </w:pPr>
    </w:p>
    <w:p w14:paraId="547CFCE5" w14:textId="77777777" w:rsidR="00F669C5" w:rsidRPr="008E6A62" w:rsidRDefault="00F669C5" w:rsidP="00F669C5">
      <w:pPr>
        <w:jc w:val="both"/>
        <w:rPr>
          <w:lang w:val="en-US"/>
        </w:rPr>
      </w:pPr>
      <w:r w:rsidRPr="00864A47">
        <w:rPr>
          <w:b/>
          <w:bCs/>
          <w:lang w:val="en-US"/>
        </w:rPr>
        <w:t>Table S1. Summary statistics for total sequencing reads and unique barcodes.</w:t>
      </w:r>
      <w:r w:rsidRPr="00864A47">
        <w:rPr>
          <w:lang w:val="en-US"/>
        </w:rPr>
        <w:t xml:space="preserve"> Data represent quantification from genomic DNA and complementary DNA (cDNA) libraries used for SuRE analysis. Genomic DNA fragments were mapped to the reference genome and linked to barcodes via inverse PCR (iPCR), while cDNA was generated from reverse-transcribed mRNA following transfection in AC16 </w:t>
      </w:r>
      <w:r>
        <w:rPr>
          <w:lang w:val="en-US"/>
        </w:rPr>
        <w:t>CM</w:t>
      </w:r>
      <w:r w:rsidRPr="00864A47">
        <w:rPr>
          <w:lang w:val="en-US"/>
        </w:rPr>
        <w:t>s.</w:t>
      </w:r>
    </w:p>
    <w:p w14:paraId="59FEB72E" w14:textId="77777777" w:rsidR="00F669C5" w:rsidRPr="008E6A62" w:rsidRDefault="00F669C5" w:rsidP="00F669C5">
      <w:pPr>
        <w:rPr>
          <w:lang w:val="en-US"/>
        </w:rPr>
      </w:pPr>
    </w:p>
    <w:tbl>
      <w:tblPr>
        <w:tblW w:w="9209" w:type="dxa"/>
        <w:tblLook w:val="04A0" w:firstRow="1" w:lastRow="0" w:firstColumn="1" w:lastColumn="0" w:noHBand="0" w:noVBand="1"/>
      </w:tblPr>
      <w:tblGrid>
        <w:gridCol w:w="1274"/>
        <w:gridCol w:w="1646"/>
        <w:gridCol w:w="1848"/>
        <w:gridCol w:w="1481"/>
        <w:gridCol w:w="1481"/>
        <w:gridCol w:w="1479"/>
      </w:tblGrid>
      <w:tr w:rsidR="00F669C5" w:rsidRPr="00BA64B5" w14:paraId="472DA2F8" w14:textId="77777777" w:rsidTr="00494D39">
        <w:trPr>
          <w:trHeight w:val="315"/>
        </w:trPr>
        <w:tc>
          <w:tcPr>
            <w:tcW w:w="1274" w:type="dxa"/>
            <w:vMerge w:val="restart"/>
            <w:tcBorders>
              <w:top w:val="single" w:sz="4" w:space="0" w:color="auto"/>
              <w:left w:val="single" w:sz="4" w:space="0" w:color="auto"/>
              <w:bottom w:val="single" w:sz="4" w:space="0" w:color="auto"/>
              <w:right w:val="single" w:sz="4" w:space="0" w:color="auto"/>
            </w:tcBorders>
            <w:noWrap/>
            <w:vAlign w:val="center"/>
            <w:hideMark/>
          </w:tcPr>
          <w:p w14:paraId="1BC63F52" w14:textId="77777777" w:rsidR="00F669C5" w:rsidRPr="00BA64B5" w:rsidRDefault="00F669C5" w:rsidP="00494D39">
            <w:pPr>
              <w:jc w:val="center"/>
              <w:rPr>
                <w:rFonts w:eastAsia="Times New Roman" w:cs="Times New Roman"/>
                <w:color w:val="262626"/>
                <w:kern w:val="0"/>
                <w:sz w:val="22"/>
                <w:szCs w:val="22"/>
                <w:lang w:val="en-US" w:bidi="he-IL"/>
                <w14:ligatures w14:val="none"/>
              </w:rPr>
            </w:pPr>
            <w:r w:rsidRPr="00BA64B5">
              <w:rPr>
                <w:rFonts w:eastAsia="Times New Roman" w:cs="Times New Roman"/>
                <w:color w:val="262626"/>
                <w:kern w:val="0"/>
                <w:sz w:val="22"/>
                <w:szCs w:val="22"/>
                <w:lang w:val="en-US" w:bidi="he-IL"/>
                <w14:ligatures w14:val="none"/>
              </w:rPr>
              <w:lastRenderedPageBreak/>
              <w:t>Library</w:t>
            </w:r>
          </w:p>
        </w:tc>
        <w:tc>
          <w:tcPr>
            <w:tcW w:w="3494" w:type="dxa"/>
            <w:gridSpan w:val="2"/>
            <w:tcBorders>
              <w:top w:val="single" w:sz="4" w:space="0" w:color="auto"/>
              <w:left w:val="nil"/>
              <w:bottom w:val="nil"/>
              <w:right w:val="single" w:sz="4" w:space="0" w:color="auto"/>
            </w:tcBorders>
            <w:noWrap/>
            <w:vAlign w:val="center"/>
            <w:hideMark/>
          </w:tcPr>
          <w:p w14:paraId="1F77FDF0" w14:textId="77777777" w:rsidR="00F669C5" w:rsidRPr="00BA64B5" w:rsidRDefault="00F669C5" w:rsidP="00494D39">
            <w:pPr>
              <w:jc w:val="center"/>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iPCR</w:t>
            </w:r>
          </w:p>
        </w:tc>
        <w:tc>
          <w:tcPr>
            <w:tcW w:w="4441" w:type="dxa"/>
            <w:gridSpan w:val="3"/>
            <w:tcBorders>
              <w:top w:val="single" w:sz="4" w:space="0" w:color="auto"/>
              <w:left w:val="nil"/>
              <w:bottom w:val="nil"/>
              <w:right w:val="single" w:sz="4" w:space="0" w:color="auto"/>
            </w:tcBorders>
            <w:noWrap/>
            <w:vAlign w:val="center"/>
            <w:hideMark/>
          </w:tcPr>
          <w:p w14:paraId="5955AF29" w14:textId="77777777" w:rsidR="00F669C5" w:rsidRPr="00BA64B5" w:rsidRDefault="00F669C5" w:rsidP="00494D39">
            <w:pPr>
              <w:jc w:val="center"/>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AC16 cDNA reads</w:t>
            </w:r>
          </w:p>
        </w:tc>
      </w:tr>
      <w:tr w:rsidR="00F669C5" w:rsidRPr="00BA64B5" w14:paraId="2ABB8225" w14:textId="77777777" w:rsidTr="00494D39">
        <w:trPr>
          <w:trHeight w:val="315"/>
        </w:trPr>
        <w:tc>
          <w:tcPr>
            <w:tcW w:w="1274" w:type="dxa"/>
            <w:vMerge/>
            <w:tcBorders>
              <w:top w:val="single" w:sz="4" w:space="0" w:color="auto"/>
              <w:left w:val="single" w:sz="4" w:space="0" w:color="auto"/>
              <w:bottom w:val="single" w:sz="4" w:space="0" w:color="auto"/>
              <w:right w:val="single" w:sz="4" w:space="0" w:color="auto"/>
            </w:tcBorders>
            <w:vAlign w:val="center"/>
            <w:hideMark/>
          </w:tcPr>
          <w:p w14:paraId="3CD1CD39" w14:textId="77777777" w:rsidR="00F669C5" w:rsidRPr="00BA64B5" w:rsidRDefault="00F669C5" w:rsidP="00494D39">
            <w:pPr>
              <w:rPr>
                <w:rFonts w:eastAsia="Times New Roman" w:cs="Times New Roman"/>
                <w:color w:val="262626"/>
                <w:kern w:val="0"/>
                <w:sz w:val="22"/>
                <w:szCs w:val="22"/>
                <w:lang w:val="en-US" w:bidi="he-IL"/>
                <w14:ligatures w14:val="none"/>
              </w:rPr>
            </w:pPr>
          </w:p>
        </w:tc>
        <w:tc>
          <w:tcPr>
            <w:tcW w:w="1646" w:type="dxa"/>
            <w:tcBorders>
              <w:top w:val="nil"/>
              <w:left w:val="nil"/>
              <w:bottom w:val="single" w:sz="4" w:space="0" w:color="auto"/>
              <w:right w:val="single" w:sz="4" w:space="0" w:color="auto"/>
            </w:tcBorders>
            <w:noWrap/>
            <w:vAlign w:val="center"/>
            <w:hideMark/>
          </w:tcPr>
          <w:p w14:paraId="57BAE856" w14:textId="77777777" w:rsidR="00F669C5" w:rsidRPr="00BA64B5" w:rsidRDefault="00F669C5" w:rsidP="00494D39">
            <w:pPr>
              <w:jc w:val="center"/>
              <w:rPr>
                <w:rFonts w:eastAsia="Times New Roman" w:cs="Times New Roman"/>
                <w:color w:val="262626"/>
                <w:kern w:val="0"/>
                <w:sz w:val="22"/>
                <w:szCs w:val="22"/>
                <w:lang w:val="en-US" w:bidi="he-IL"/>
                <w14:ligatures w14:val="none"/>
              </w:rPr>
            </w:pPr>
            <w:r w:rsidRPr="00BA64B5">
              <w:rPr>
                <w:rFonts w:eastAsia="Times New Roman" w:cs="Times New Roman"/>
                <w:color w:val="262626"/>
                <w:kern w:val="0"/>
                <w:sz w:val="22"/>
                <w:szCs w:val="22"/>
                <w:lang w:val="en-US" w:bidi="he-IL"/>
                <w14:ligatures w14:val="none"/>
              </w:rPr>
              <w:t>Reads</w:t>
            </w:r>
          </w:p>
        </w:tc>
        <w:tc>
          <w:tcPr>
            <w:tcW w:w="1848" w:type="dxa"/>
            <w:tcBorders>
              <w:top w:val="nil"/>
              <w:left w:val="nil"/>
              <w:bottom w:val="single" w:sz="4" w:space="0" w:color="auto"/>
              <w:right w:val="single" w:sz="4" w:space="0" w:color="auto"/>
            </w:tcBorders>
            <w:noWrap/>
            <w:vAlign w:val="center"/>
            <w:hideMark/>
          </w:tcPr>
          <w:p w14:paraId="387002E9" w14:textId="77777777" w:rsidR="00F669C5" w:rsidRPr="00BA64B5" w:rsidRDefault="00F669C5" w:rsidP="00494D39">
            <w:pPr>
              <w:jc w:val="center"/>
              <w:rPr>
                <w:rFonts w:eastAsia="Times New Roman" w:cs="Times New Roman"/>
                <w:color w:val="262626"/>
                <w:kern w:val="0"/>
                <w:sz w:val="22"/>
                <w:szCs w:val="22"/>
                <w:lang w:val="en-US" w:bidi="he-IL"/>
                <w14:ligatures w14:val="none"/>
              </w:rPr>
            </w:pPr>
            <w:r w:rsidRPr="00BA64B5">
              <w:rPr>
                <w:rFonts w:eastAsia="Times New Roman" w:cs="Times New Roman"/>
                <w:color w:val="262626"/>
                <w:kern w:val="0"/>
                <w:sz w:val="22"/>
                <w:szCs w:val="22"/>
                <w:lang w:val="en-US" w:bidi="he-IL"/>
                <w14:ligatures w14:val="none"/>
              </w:rPr>
              <w:t>Unique barcodes</w:t>
            </w:r>
          </w:p>
        </w:tc>
        <w:tc>
          <w:tcPr>
            <w:tcW w:w="1481" w:type="dxa"/>
            <w:tcBorders>
              <w:top w:val="nil"/>
              <w:left w:val="nil"/>
              <w:bottom w:val="single" w:sz="4" w:space="0" w:color="auto"/>
              <w:right w:val="single" w:sz="4" w:space="0" w:color="auto"/>
            </w:tcBorders>
            <w:noWrap/>
            <w:vAlign w:val="center"/>
            <w:hideMark/>
          </w:tcPr>
          <w:p w14:paraId="3C2C6C0D" w14:textId="77777777" w:rsidR="00F669C5" w:rsidRPr="00BA64B5" w:rsidRDefault="00F669C5" w:rsidP="00494D39">
            <w:pPr>
              <w:jc w:val="center"/>
              <w:rPr>
                <w:rFonts w:eastAsia="Times New Roman" w:cs="Times New Roman"/>
                <w:color w:val="262626"/>
                <w:kern w:val="0"/>
                <w:sz w:val="22"/>
                <w:szCs w:val="22"/>
                <w:lang w:val="en-US" w:bidi="he-IL"/>
                <w14:ligatures w14:val="none"/>
              </w:rPr>
            </w:pPr>
            <w:r w:rsidRPr="00BA64B5">
              <w:rPr>
                <w:rFonts w:eastAsia="Times New Roman" w:cs="Times New Roman"/>
                <w:color w:val="262626"/>
                <w:kern w:val="0"/>
                <w:sz w:val="22"/>
                <w:szCs w:val="22"/>
                <w:lang w:val="en-US" w:bidi="he-IL"/>
                <w14:ligatures w14:val="none"/>
              </w:rPr>
              <w:t>Replicate 1</w:t>
            </w:r>
          </w:p>
        </w:tc>
        <w:tc>
          <w:tcPr>
            <w:tcW w:w="1481" w:type="dxa"/>
            <w:tcBorders>
              <w:top w:val="nil"/>
              <w:left w:val="nil"/>
              <w:bottom w:val="single" w:sz="4" w:space="0" w:color="auto"/>
              <w:right w:val="single" w:sz="4" w:space="0" w:color="auto"/>
            </w:tcBorders>
            <w:noWrap/>
            <w:vAlign w:val="center"/>
            <w:hideMark/>
          </w:tcPr>
          <w:p w14:paraId="0F3A0C89" w14:textId="77777777" w:rsidR="00F669C5" w:rsidRPr="00BA64B5" w:rsidRDefault="00F669C5" w:rsidP="00494D39">
            <w:pPr>
              <w:jc w:val="center"/>
              <w:rPr>
                <w:rFonts w:eastAsia="Times New Roman" w:cs="Times New Roman"/>
                <w:color w:val="262626"/>
                <w:kern w:val="0"/>
                <w:sz w:val="22"/>
                <w:szCs w:val="22"/>
                <w:lang w:val="en-US" w:bidi="he-IL"/>
                <w14:ligatures w14:val="none"/>
              </w:rPr>
            </w:pPr>
            <w:r w:rsidRPr="00BA64B5">
              <w:rPr>
                <w:rFonts w:eastAsia="Times New Roman" w:cs="Times New Roman"/>
                <w:color w:val="262626"/>
                <w:kern w:val="0"/>
                <w:sz w:val="22"/>
                <w:szCs w:val="22"/>
                <w:lang w:val="en-US" w:bidi="he-IL"/>
                <w14:ligatures w14:val="none"/>
              </w:rPr>
              <w:t>Replicate 2</w:t>
            </w:r>
          </w:p>
        </w:tc>
        <w:tc>
          <w:tcPr>
            <w:tcW w:w="1479" w:type="dxa"/>
            <w:tcBorders>
              <w:top w:val="nil"/>
              <w:left w:val="nil"/>
              <w:bottom w:val="single" w:sz="4" w:space="0" w:color="auto"/>
              <w:right w:val="single" w:sz="4" w:space="0" w:color="auto"/>
            </w:tcBorders>
            <w:noWrap/>
            <w:vAlign w:val="center"/>
            <w:hideMark/>
          </w:tcPr>
          <w:p w14:paraId="40FFA721" w14:textId="77777777" w:rsidR="00F669C5" w:rsidRPr="00BA64B5" w:rsidRDefault="00F669C5" w:rsidP="00494D39">
            <w:pPr>
              <w:jc w:val="center"/>
              <w:rPr>
                <w:rFonts w:eastAsia="Times New Roman" w:cs="Times New Roman"/>
                <w:color w:val="262626"/>
                <w:kern w:val="0"/>
                <w:sz w:val="22"/>
                <w:szCs w:val="22"/>
                <w:lang w:val="en-US" w:bidi="he-IL"/>
                <w14:ligatures w14:val="none"/>
              </w:rPr>
            </w:pPr>
            <w:r w:rsidRPr="00BA64B5">
              <w:rPr>
                <w:rFonts w:eastAsia="Times New Roman" w:cs="Times New Roman"/>
                <w:color w:val="262626"/>
                <w:kern w:val="0"/>
                <w:sz w:val="22"/>
                <w:szCs w:val="22"/>
                <w:lang w:val="en-US" w:bidi="he-IL"/>
                <w14:ligatures w14:val="none"/>
              </w:rPr>
              <w:t>Replicate 3</w:t>
            </w:r>
          </w:p>
        </w:tc>
      </w:tr>
      <w:tr w:rsidR="00F669C5" w:rsidRPr="00BA64B5" w14:paraId="35CB0BD7" w14:textId="77777777" w:rsidTr="00494D39">
        <w:trPr>
          <w:trHeight w:val="315"/>
        </w:trPr>
        <w:tc>
          <w:tcPr>
            <w:tcW w:w="1274" w:type="dxa"/>
            <w:tcBorders>
              <w:top w:val="nil"/>
              <w:left w:val="single" w:sz="4" w:space="0" w:color="auto"/>
              <w:bottom w:val="single" w:sz="4" w:space="0" w:color="auto"/>
              <w:right w:val="single" w:sz="4" w:space="0" w:color="auto"/>
            </w:tcBorders>
            <w:noWrap/>
            <w:vAlign w:val="center"/>
            <w:hideMark/>
          </w:tcPr>
          <w:p w14:paraId="767C8128" w14:textId="77777777" w:rsidR="00F669C5" w:rsidRPr="00BA64B5" w:rsidRDefault="00F669C5" w:rsidP="00494D39">
            <w:pPr>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SuRE X38</w:t>
            </w:r>
          </w:p>
        </w:tc>
        <w:tc>
          <w:tcPr>
            <w:tcW w:w="1646" w:type="dxa"/>
            <w:tcBorders>
              <w:top w:val="nil"/>
              <w:left w:val="nil"/>
              <w:bottom w:val="single" w:sz="4" w:space="0" w:color="auto"/>
              <w:right w:val="single" w:sz="4" w:space="0" w:color="auto"/>
            </w:tcBorders>
            <w:noWrap/>
            <w:vAlign w:val="bottom"/>
            <w:hideMark/>
          </w:tcPr>
          <w:p w14:paraId="2173D2D2"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2,108,945,433</w:t>
            </w:r>
          </w:p>
        </w:tc>
        <w:tc>
          <w:tcPr>
            <w:tcW w:w="1848" w:type="dxa"/>
            <w:tcBorders>
              <w:top w:val="nil"/>
              <w:left w:val="nil"/>
              <w:bottom w:val="single" w:sz="4" w:space="0" w:color="auto"/>
              <w:right w:val="single" w:sz="4" w:space="0" w:color="auto"/>
            </w:tcBorders>
            <w:noWrap/>
            <w:vAlign w:val="bottom"/>
            <w:hideMark/>
          </w:tcPr>
          <w:p w14:paraId="736B7C5B"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753,037,609</w:t>
            </w:r>
          </w:p>
        </w:tc>
        <w:tc>
          <w:tcPr>
            <w:tcW w:w="1481" w:type="dxa"/>
            <w:tcBorders>
              <w:top w:val="nil"/>
              <w:left w:val="nil"/>
              <w:bottom w:val="single" w:sz="4" w:space="0" w:color="auto"/>
              <w:right w:val="single" w:sz="4" w:space="0" w:color="auto"/>
            </w:tcBorders>
            <w:noWrap/>
            <w:vAlign w:val="bottom"/>
            <w:hideMark/>
          </w:tcPr>
          <w:p w14:paraId="7D8EA67E"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334,488,390</w:t>
            </w:r>
          </w:p>
        </w:tc>
        <w:tc>
          <w:tcPr>
            <w:tcW w:w="1481" w:type="dxa"/>
            <w:tcBorders>
              <w:top w:val="nil"/>
              <w:left w:val="nil"/>
              <w:bottom w:val="single" w:sz="4" w:space="0" w:color="auto"/>
              <w:right w:val="single" w:sz="4" w:space="0" w:color="auto"/>
            </w:tcBorders>
            <w:noWrap/>
            <w:vAlign w:val="bottom"/>
            <w:hideMark/>
          </w:tcPr>
          <w:p w14:paraId="64961E4A"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368,328,176</w:t>
            </w:r>
          </w:p>
        </w:tc>
        <w:tc>
          <w:tcPr>
            <w:tcW w:w="1479" w:type="dxa"/>
            <w:tcBorders>
              <w:top w:val="nil"/>
              <w:left w:val="nil"/>
              <w:bottom w:val="single" w:sz="4" w:space="0" w:color="auto"/>
              <w:right w:val="single" w:sz="4" w:space="0" w:color="auto"/>
            </w:tcBorders>
            <w:noWrap/>
            <w:vAlign w:val="bottom"/>
            <w:hideMark/>
          </w:tcPr>
          <w:p w14:paraId="6E14FA16"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355,132,730</w:t>
            </w:r>
          </w:p>
        </w:tc>
      </w:tr>
      <w:tr w:rsidR="00F669C5" w:rsidRPr="00BA64B5" w14:paraId="33D2B227" w14:textId="77777777" w:rsidTr="00494D39">
        <w:trPr>
          <w:trHeight w:val="315"/>
        </w:trPr>
        <w:tc>
          <w:tcPr>
            <w:tcW w:w="1274" w:type="dxa"/>
            <w:tcBorders>
              <w:top w:val="nil"/>
              <w:left w:val="single" w:sz="4" w:space="0" w:color="auto"/>
              <w:bottom w:val="single" w:sz="4" w:space="0" w:color="auto"/>
              <w:right w:val="single" w:sz="4" w:space="0" w:color="auto"/>
            </w:tcBorders>
            <w:noWrap/>
            <w:vAlign w:val="center"/>
            <w:hideMark/>
          </w:tcPr>
          <w:p w14:paraId="4991F5AC" w14:textId="77777777" w:rsidR="00F669C5" w:rsidRPr="00BA64B5" w:rsidRDefault="00F669C5" w:rsidP="00494D39">
            <w:pPr>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SuRE X57</w:t>
            </w:r>
          </w:p>
        </w:tc>
        <w:tc>
          <w:tcPr>
            <w:tcW w:w="1646" w:type="dxa"/>
            <w:tcBorders>
              <w:top w:val="nil"/>
              <w:left w:val="nil"/>
              <w:bottom w:val="single" w:sz="4" w:space="0" w:color="auto"/>
              <w:right w:val="single" w:sz="4" w:space="0" w:color="auto"/>
            </w:tcBorders>
            <w:noWrap/>
            <w:vAlign w:val="bottom"/>
            <w:hideMark/>
          </w:tcPr>
          <w:p w14:paraId="7F8A94A8"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1,204,816,310</w:t>
            </w:r>
          </w:p>
        </w:tc>
        <w:tc>
          <w:tcPr>
            <w:tcW w:w="1848" w:type="dxa"/>
            <w:tcBorders>
              <w:top w:val="nil"/>
              <w:left w:val="nil"/>
              <w:bottom w:val="single" w:sz="4" w:space="0" w:color="auto"/>
              <w:right w:val="single" w:sz="4" w:space="0" w:color="auto"/>
            </w:tcBorders>
            <w:noWrap/>
            <w:vAlign w:val="bottom"/>
            <w:hideMark/>
          </w:tcPr>
          <w:p w14:paraId="0275F4AF"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575,846,005</w:t>
            </w:r>
          </w:p>
        </w:tc>
        <w:tc>
          <w:tcPr>
            <w:tcW w:w="1481" w:type="dxa"/>
            <w:tcBorders>
              <w:top w:val="nil"/>
              <w:left w:val="nil"/>
              <w:bottom w:val="single" w:sz="4" w:space="0" w:color="auto"/>
              <w:right w:val="single" w:sz="4" w:space="0" w:color="auto"/>
            </w:tcBorders>
            <w:noWrap/>
            <w:vAlign w:val="bottom"/>
            <w:hideMark/>
          </w:tcPr>
          <w:p w14:paraId="02389699"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162,884,325</w:t>
            </w:r>
          </w:p>
        </w:tc>
        <w:tc>
          <w:tcPr>
            <w:tcW w:w="1481" w:type="dxa"/>
            <w:tcBorders>
              <w:top w:val="nil"/>
              <w:left w:val="nil"/>
              <w:bottom w:val="single" w:sz="4" w:space="0" w:color="auto"/>
              <w:right w:val="single" w:sz="4" w:space="0" w:color="auto"/>
            </w:tcBorders>
            <w:noWrap/>
            <w:vAlign w:val="bottom"/>
            <w:hideMark/>
          </w:tcPr>
          <w:p w14:paraId="4FF627D3"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198,440,915</w:t>
            </w:r>
          </w:p>
        </w:tc>
        <w:tc>
          <w:tcPr>
            <w:tcW w:w="1479" w:type="dxa"/>
            <w:tcBorders>
              <w:top w:val="nil"/>
              <w:left w:val="nil"/>
              <w:bottom w:val="single" w:sz="4" w:space="0" w:color="auto"/>
              <w:right w:val="single" w:sz="4" w:space="0" w:color="auto"/>
            </w:tcBorders>
            <w:noWrap/>
            <w:vAlign w:val="bottom"/>
            <w:hideMark/>
          </w:tcPr>
          <w:p w14:paraId="3162BBFD" w14:textId="77777777" w:rsidR="00F669C5" w:rsidRPr="00BA64B5" w:rsidRDefault="00F669C5" w:rsidP="00494D39">
            <w:pPr>
              <w:jc w:val="right"/>
              <w:rPr>
                <w:rFonts w:eastAsia="Times New Roman" w:cs="Times New Roman"/>
                <w:color w:val="262626"/>
                <w:kern w:val="0"/>
                <w:sz w:val="22"/>
                <w:szCs w:val="22"/>
                <w:lang w:val="en-US" w:bidi="he-IL"/>
                <w14:ligatures w14:val="none"/>
              </w:rPr>
            </w:pPr>
            <w:r w:rsidRPr="00BA64B5">
              <w:rPr>
                <w:rFonts w:eastAsia="Times New Roman" w:cs="Times New Roman"/>
                <w:color w:val="262626"/>
                <w:kern w:val="0"/>
                <w:sz w:val="22"/>
                <w:szCs w:val="22"/>
                <w:lang w:val="en-US" w:bidi="he-IL"/>
                <w14:ligatures w14:val="none"/>
              </w:rPr>
              <w:t>-</w:t>
            </w:r>
          </w:p>
        </w:tc>
      </w:tr>
      <w:tr w:rsidR="00F669C5" w:rsidRPr="00BA64B5" w14:paraId="66E4AFC5" w14:textId="77777777" w:rsidTr="00494D39">
        <w:trPr>
          <w:trHeight w:val="315"/>
        </w:trPr>
        <w:tc>
          <w:tcPr>
            <w:tcW w:w="1274" w:type="dxa"/>
            <w:tcBorders>
              <w:top w:val="nil"/>
              <w:left w:val="single" w:sz="4" w:space="0" w:color="auto"/>
              <w:bottom w:val="single" w:sz="4" w:space="0" w:color="auto"/>
              <w:right w:val="single" w:sz="4" w:space="0" w:color="auto"/>
            </w:tcBorders>
            <w:noWrap/>
            <w:vAlign w:val="center"/>
            <w:hideMark/>
          </w:tcPr>
          <w:p w14:paraId="35094275" w14:textId="77777777" w:rsidR="00F669C5" w:rsidRPr="00BA64B5" w:rsidRDefault="00F669C5" w:rsidP="00494D39">
            <w:pPr>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SuRE X59</w:t>
            </w:r>
          </w:p>
        </w:tc>
        <w:tc>
          <w:tcPr>
            <w:tcW w:w="1646" w:type="dxa"/>
            <w:tcBorders>
              <w:top w:val="nil"/>
              <w:left w:val="nil"/>
              <w:bottom w:val="single" w:sz="4" w:space="0" w:color="auto"/>
              <w:right w:val="single" w:sz="4" w:space="0" w:color="auto"/>
            </w:tcBorders>
            <w:noWrap/>
            <w:vAlign w:val="bottom"/>
            <w:hideMark/>
          </w:tcPr>
          <w:p w14:paraId="3F475680"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1,369,389,050</w:t>
            </w:r>
          </w:p>
        </w:tc>
        <w:tc>
          <w:tcPr>
            <w:tcW w:w="1848" w:type="dxa"/>
            <w:tcBorders>
              <w:top w:val="nil"/>
              <w:left w:val="nil"/>
              <w:bottom w:val="single" w:sz="4" w:space="0" w:color="auto"/>
              <w:right w:val="single" w:sz="4" w:space="0" w:color="auto"/>
            </w:tcBorders>
            <w:noWrap/>
            <w:vAlign w:val="bottom"/>
            <w:hideMark/>
          </w:tcPr>
          <w:p w14:paraId="2ECE37BB"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509,199,540</w:t>
            </w:r>
          </w:p>
        </w:tc>
        <w:tc>
          <w:tcPr>
            <w:tcW w:w="1481" w:type="dxa"/>
            <w:tcBorders>
              <w:top w:val="nil"/>
              <w:left w:val="nil"/>
              <w:bottom w:val="single" w:sz="4" w:space="0" w:color="auto"/>
              <w:right w:val="single" w:sz="4" w:space="0" w:color="auto"/>
            </w:tcBorders>
            <w:noWrap/>
            <w:vAlign w:val="bottom"/>
            <w:hideMark/>
          </w:tcPr>
          <w:p w14:paraId="383CC27F"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174,986,871</w:t>
            </w:r>
          </w:p>
        </w:tc>
        <w:tc>
          <w:tcPr>
            <w:tcW w:w="1481" w:type="dxa"/>
            <w:tcBorders>
              <w:top w:val="nil"/>
              <w:left w:val="nil"/>
              <w:bottom w:val="single" w:sz="4" w:space="0" w:color="auto"/>
              <w:right w:val="single" w:sz="4" w:space="0" w:color="auto"/>
            </w:tcBorders>
            <w:noWrap/>
            <w:vAlign w:val="bottom"/>
            <w:hideMark/>
          </w:tcPr>
          <w:p w14:paraId="0DFE5982"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169,369,584</w:t>
            </w:r>
          </w:p>
        </w:tc>
        <w:tc>
          <w:tcPr>
            <w:tcW w:w="1479" w:type="dxa"/>
            <w:tcBorders>
              <w:top w:val="nil"/>
              <w:left w:val="nil"/>
              <w:bottom w:val="single" w:sz="4" w:space="0" w:color="auto"/>
              <w:right w:val="single" w:sz="4" w:space="0" w:color="auto"/>
            </w:tcBorders>
            <w:noWrap/>
            <w:vAlign w:val="bottom"/>
            <w:hideMark/>
          </w:tcPr>
          <w:p w14:paraId="71BC7BC2" w14:textId="77777777" w:rsidR="00F669C5" w:rsidRPr="00BA64B5" w:rsidRDefault="00F669C5" w:rsidP="00494D39">
            <w:pPr>
              <w:jc w:val="right"/>
              <w:rPr>
                <w:rFonts w:eastAsia="Times New Roman" w:cs="Times New Roman"/>
                <w:color w:val="262626"/>
                <w:kern w:val="0"/>
                <w:sz w:val="22"/>
                <w:szCs w:val="22"/>
                <w:lang w:val="en-US" w:bidi="he-IL"/>
                <w14:ligatures w14:val="none"/>
              </w:rPr>
            </w:pPr>
            <w:r w:rsidRPr="00BA64B5">
              <w:rPr>
                <w:rFonts w:eastAsia="Times New Roman" w:cs="Times New Roman"/>
                <w:color w:val="262626"/>
                <w:kern w:val="0"/>
                <w:sz w:val="22"/>
                <w:szCs w:val="22"/>
                <w:lang w:val="en-US" w:bidi="he-IL"/>
                <w14:ligatures w14:val="none"/>
              </w:rPr>
              <w:t>-</w:t>
            </w:r>
          </w:p>
        </w:tc>
      </w:tr>
      <w:tr w:rsidR="00F669C5" w:rsidRPr="00BA64B5" w14:paraId="14645100" w14:textId="77777777" w:rsidTr="00494D39">
        <w:trPr>
          <w:trHeight w:val="315"/>
        </w:trPr>
        <w:tc>
          <w:tcPr>
            <w:tcW w:w="1274" w:type="dxa"/>
            <w:tcBorders>
              <w:top w:val="nil"/>
              <w:left w:val="single" w:sz="4" w:space="0" w:color="auto"/>
              <w:bottom w:val="single" w:sz="4" w:space="0" w:color="auto"/>
              <w:right w:val="single" w:sz="4" w:space="0" w:color="auto"/>
            </w:tcBorders>
            <w:noWrap/>
            <w:vAlign w:val="center"/>
            <w:hideMark/>
          </w:tcPr>
          <w:p w14:paraId="6E3800CA" w14:textId="77777777" w:rsidR="00F669C5" w:rsidRPr="00BA64B5" w:rsidRDefault="00F669C5" w:rsidP="00494D39">
            <w:pPr>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SuRE X67</w:t>
            </w:r>
          </w:p>
        </w:tc>
        <w:tc>
          <w:tcPr>
            <w:tcW w:w="1646" w:type="dxa"/>
            <w:tcBorders>
              <w:top w:val="nil"/>
              <w:left w:val="nil"/>
              <w:bottom w:val="single" w:sz="4" w:space="0" w:color="auto"/>
              <w:right w:val="single" w:sz="4" w:space="0" w:color="auto"/>
            </w:tcBorders>
            <w:noWrap/>
            <w:vAlign w:val="bottom"/>
            <w:hideMark/>
          </w:tcPr>
          <w:p w14:paraId="7583389F"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925,434,828</w:t>
            </w:r>
          </w:p>
        </w:tc>
        <w:tc>
          <w:tcPr>
            <w:tcW w:w="1848" w:type="dxa"/>
            <w:tcBorders>
              <w:top w:val="nil"/>
              <w:left w:val="nil"/>
              <w:bottom w:val="single" w:sz="4" w:space="0" w:color="auto"/>
              <w:right w:val="single" w:sz="4" w:space="0" w:color="auto"/>
            </w:tcBorders>
            <w:noWrap/>
            <w:vAlign w:val="bottom"/>
            <w:hideMark/>
          </w:tcPr>
          <w:p w14:paraId="462013B0"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565,593,556</w:t>
            </w:r>
          </w:p>
        </w:tc>
        <w:tc>
          <w:tcPr>
            <w:tcW w:w="1481" w:type="dxa"/>
            <w:tcBorders>
              <w:top w:val="nil"/>
              <w:left w:val="nil"/>
              <w:bottom w:val="single" w:sz="4" w:space="0" w:color="auto"/>
              <w:right w:val="single" w:sz="4" w:space="0" w:color="auto"/>
            </w:tcBorders>
            <w:noWrap/>
            <w:vAlign w:val="bottom"/>
            <w:hideMark/>
          </w:tcPr>
          <w:p w14:paraId="57A01E61"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135,347,911</w:t>
            </w:r>
          </w:p>
        </w:tc>
        <w:tc>
          <w:tcPr>
            <w:tcW w:w="1481" w:type="dxa"/>
            <w:tcBorders>
              <w:top w:val="nil"/>
              <w:left w:val="nil"/>
              <w:bottom w:val="single" w:sz="4" w:space="0" w:color="auto"/>
              <w:right w:val="single" w:sz="4" w:space="0" w:color="auto"/>
            </w:tcBorders>
            <w:noWrap/>
            <w:vAlign w:val="bottom"/>
            <w:hideMark/>
          </w:tcPr>
          <w:p w14:paraId="34BA481B"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183,494,368</w:t>
            </w:r>
          </w:p>
        </w:tc>
        <w:tc>
          <w:tcPr>
            <w:tcW w:w="1479" w:type="dxa"/>
            <w:tcBorders>
              <w:top w:val="nil"/>
              <w:left w:val="nil"/>
              <w:bottom w:val="single" w:sz="4" w:space="0" w:color="auto"/>
              <w:right w:val="single" w:sz="4" w:space="0" w:color="auto"/>
            </w:tcBorders>
            <w:noWrap/>
            <w:vAlign w:val="bottom"/>
            <w:hideMark/>
          </w:tcPr>
          <w:p w14:paraId="696CF79E" w14:textId="77777777" w:rsidR="00F669C5" w:rsidRPr="00BA64B5" w:rsidRDefault="00F669C5" w:rsidP="00494D39">
            <w:pPr>
              <w:jc w:val="right"/>
              <w:rPr>
                <w:rFonts w:eastAsia="Times New Roman" w:cs="Times New Roman"/>
                <w:color w:val="262626"/>
                <w:kern w:val="0"/>
                <w:sz w:val="22"/>
                <w:szCs w:val="22"/>
                <w:lang w:val="en-US" w:bidi="he-IL"/>
                <w14:ligatures w14:val="none"/>
              </w:rPr>
            </w:pPr>
            <w:r w:rsidRPr="00BA64B5">
              <w:rPr>
                <w:rFonts w:eastAsia="Times New Roman" w:cs="Times New Roman"/>
                <w:color w:val="262626"/>
                <w:kern w:val="0"/>
                <w:sz w:val="22"/>
                <w:szCs w:val="22"/>
                <w:lang w:val="en-US" w:bidi="he-IL"/>
                <w14:ligatures w14:val="none"/>
              </w:rPr>
              <w:t>-</w:t>
            </w:r>
          </w:p>
        </w:tc>
      </w:tr>
      <w:tr w:rsidR="00F669C5" w:rsidRPr="00BA64B5" w14:paraId="1D2A8143" w14:textId="77777777" w:rsidTr="00494D39">
        <w:trPr>
          <w:trHeight w:val="315"/>
        </w:trPr>
        <w:tc>
          <w:tcPr>
            <w:tcW w:w="1274" w:type="dxa"/>
            <w:tcBorders>
              <w:top w:val="nil"/>
              <w:left w:val="single" w:sz="4" w:space="0" w:color="auto"/>
              <w:bottom w:val="single" w:sz="4" w:space="0" w:color="auto"/>
              <w:right w:val="single" w:sz="4" w:space="0" w:color="auto"/>
            </w:tcBorders>
            <w:noWrap/>
            <w:vAlign w:val="center"/>
            <w:hideMark/>
          </w:tcPr>
          <w:p w14:paraId="6784365A" w14:textId="77777777" w:rsidR="00F669C5" w:rsidRPr="00BA64B5" w:rsidRDefault="00F669C5" w:rsidP="00494D39">
            <w:pPr>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SuRE X68</w:t>
            </w:r>
          </w:p>
        </w:tc>
        <w:tc>
          <w:tcPr>
            <w:tcW w:w="1646" w:type="dxa"/>
            <w:tcBorders>
              <w:top w:val="nil"/>
              <w:left w:val="nil"/>
              <w:bottom w:val="single" w:sz="4" w:space="0" w:color="auto"/>
              <w:right w:val="single" w:sz="4" w:space="0" w:color="auto"/>
            </w:tcBorders>
            <w:noWrap/>
            <w:vAlign w:val="bottom"/>
            <w:hideMark/>
          </w:tcPr>
          <w:p w14:paraId="5626143A"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1,123,032,196</w:t>
            </w:r>
          </w:p>
        </w:tc>
        <w:tc>
          <w:tcPr>
            <w:tcW w:w="1848" w:type="dxa"/>
            <w:tcBorders>
              <w:top w:val="nil"/>
              <w:left w:val="nil"/>
              <w:bottom w:val="single" w:sz="4" w:space="0" w:color="auto"/>
              <w:right w:val="single" w:sz="4" w:space="0" w:color="auto"/>
            </w:tcBorders>
            <w:noWrap/>
            <w:vAlign w:val="bottom"/>
            <w:hideMark/>
          </w:tcPr>
          <w:p w14:paraId="0DE2E6BD"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409,764,442</w:t>
            </w:r>
          </w:p>
        </w:tc>
        <w:tc>
          <w:tcPr>
            <w:tcW w:w="1481" w:type="dxa"/>
            <w:tcBorders>
              <w:top w:val="nil"/>
              <w:left w:val="nil"/>
              <w:bottom w:val="single" w:sz="4" w:space="0" w:color="auto"/>
              <w:right w:val="single" w:sz="4" w:space="0" w:color="auto"/>
            </w:tcBorders>
            <w:noWrap/>
            <w:vAlign w:val="bottom"/>
            <w:hideMark/>
          </w:tcPr>
          <w:p w14:paraId="54BAA931"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195,668,167</w:t>
            </w:r>
          </w:p>
        </w:tc>
        <w:tc>
          <w:tcPr>
            <w:tcW w:w="1481" w:type="dxa"/>
            <w:tcBorders>
              <w:top w:val="nil"/>
              <w:left w:val="nil"/>
              <w:bottom w:val="single" w:sz="4" w:space="0" w:color="auto"/>
              <w:right w:val="single" w:sz="4" w:space="0" w:color="auto"/>
            </w:tcBorders>
            <w:noWrap/>
            <w:vAlign w:val="bottom"/>
            <w:hideMark/>
          </w:tcPr>
          <w:p w14:paraId="17F9900D"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195,752,478</w:t>
            </w:r>
          </w:p>
        </w:tc>
        <w:tc>
          <w:tcPr>
            <w:tcW w:w="1479" w:type="dxa"/>
            <w:tcBorders>
              <w:top w:val="nil"/>
              <w:left w:val="nil"/>
              <w:bottom w:val="single" w:sz="4" w:space="0" w:color="auto"/>
              <w:right w:val="single" w:sz="4" w:space="0" w:color="auto"/>
            </w:tcBorders>
            <w:noWrap/>
            <w:vAlign w:val="bottom"/>
            <w:hideMark/>
          </w:tcPr>
          <w:p w14:paraId="5C17EEA1" w14:textId="77777777" w:rsidR="00F669C5" w:rsidRPr="00BA64B5" w:rsidRDefault="00F669C5" w:rsidP="00494D39">
            <w:pPr>
              <w:jc w:val="right"/>
              <w:rPr>
                <w:rFonts w:eastAsia="Times New Roman" w:cs="Times New Roman"/>
                <w:color w:val="262626"/>
                <w:kern w:val="0"/>
                <w:sz w:val="22"/>
                <w:szCs w:val="22"/>
                <w:lang w:val="en-US" w:bidi="he-IL"/>
                <w14:ligatures w14:val="none"/>
              </w:rPr>
            </w:pPr>
            <w:r w:rsidRPr="00BA64B5">
              <w:rPr>
                <w:rFonts w:eastAsia="Times New Roman" w:cs="Times New Roman"/>
                <w:color w:val="262626"/>
                <w:kern w:val="0"/>
                <w:sz w:val="22"/>
                <w:szCs w:val="22"/>
                <w:lang w:val="en-US" w:bidi="he-IL"/>
                <w14:ligatures w14:val="none"/>
              </w:rPr>
              <w:t>-</w:t>
            </w:r>
          </w:p>
        </w:tc>
      </w:tr>
      <w:tr w:rsidR="00F669C5" w:rsidRPr="00BA64B5" w14:paraId="2D73070A" w14:textId="77777777" w:rsidTr="00494D39">
        <w:trPr>
          <w:trHeight w:val="315"/>
        </w:trPr>
        <w:tc>
          <w:tcPr>
            <w:tcW w:w="1274" w:type="dxa"/>
            <w:tcBorders>
              <w:top w:val="nil"/>
              <w:left w:val="single" w:sz="4" w:space="0" w:color="auto"/>
              <w:bottom w:val="single" w:sz="4" w:space="0" w:color="auto"/>
              <w:right w:val="single" w:sz="4" w:space="0" w:color="auto"/>
            </w:tcBorders>
            <w:noWrap/>
            <w:vAlign w:val="center"/>
            <w:hideMark/>
          </w:tcPr>
          <w:p w14:paraId="02ADBAF7" w14:textId="77777777" w:rsidR="00F669C5" w:rsidRPr="00BA64B5" w:rsidRDefault="00F669C5" w:rsidP="00494D39">
            <w:pPr>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SuRE X86</w:t>
            </w:r>
          </w:p>
        </w:tc>
        <w:tc>
          <w:tcPr>
            <w:tcW w:w="1646" w:type="dxa"/>
            <w:tcBorders>
              <w:top w:val="nil"/>
              <w:left w:val="nil"/>
              <w:bottom w:val="single" w:sz="4" w:space="0" w:color="auto"/>
              <w:right w:val="single" w:sz="4" w:space="0" w:color="auto"/>
            </w:tcBorders>
            <w:noWrap/>
            <w:vAlign w:val="bottom"/>
            <w:hideMark/>
          </w:tcPr>
          <w:p w14:paraId="5DEA3E1E"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1,415,947,285</w:t>
            </w:r>
          </w:p>
        </w:tc>
        <w:tc>
          <w:tcPr>
            <w:tcW w:w="1848" w:type="dxa"/>
            <w:tcBorders>
              <w:top w:val="nil"/>
              <w:left w:val="nil"/>
              <w:bottom w:val="single" w:sz="4" w:space="0" w:color="auto"/>
              <w:right w:val="single" w:sz="4" w:space="0" w:color="auto"/>
            </w:tcBorders>
            <w:noWrap/>
            <w:vAlign w:val="bottom"/>
            <w:hideMark/>
          </w:tcPr>
          <w:p w14:paraId="7E5DDB11"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993,248,388</w:t>
            </w:r>
          </w:p>
        </w:tc>
        <w:tc>
          <w:tcPr>
            <w:tcW w:w="1481" w:type="dxa"/>
            <w:tcBorders>
              <w:top w:val="nil"/>
              <w:left w:val="nil"/>
              <w:bottom w:val="single" w:sz="4" w:space="0" w:color="auto"/>
              <w:right w:val="single" w:sz="4" w:space="0" w:color="auto"/>
            </w:tcBorders>
            <w:noWrap/>
            <w:vAlign w:val="bottom"/>
            <w:hideMark/>
          </w:tcPr>
          <w:p w14:paraId="71AA07AB"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160,746,060</w:t>
            </w:r>
          </w:p>
        </w:tc>
        <w:tc>
          <w:tcPr>
            <w:tcW w:w="1481" w:type="dxa"/>
            <w:tcBorders>
              <w:top w:val="nil"/>
              <w:left w:val="nil"/>
              <w:bottom w:val="single" w:sz="4" w:space="0" w:color="auto"/>
              <w:right w:val="single" w:sz="4" w:space="0" w:color="auto"/>
            </w:tcBorders>
            <w:noWrap/>
            <w:vAlign w:val="bottom"/>
            <w:hideMark/>
          </w:tcPr>
          <w:p w14:paraId="22F52BED" w14:textId="77777777" w:rsidR="00F669C5" w:rsidRPr="00BA64B5" w:rsidRDefault="00F669C5" w:rsidP="00494D39">
            <w:pPr>
              <w:jc w:val="right"/>
              <w:rPr>
                <w:rFonts w:eastAsia="Times New Roman" w:cs="Times New Roman"/>
                <w:color w:val="000000"/>
                <w:kern w:val="0"/>
                <w:sz w:val="22"/>
                <w:szCs w:val="22"/>
                <w:lang w:val="en-US" w:bidi="he-IL"/>
                <w14:ligatures w14:val="none"/>
              </w:rPr>
            </w:pPr>
            <w:r w:rsidRPr="00BA64B5">
              <w:rPr>
                <w:rFonts w:eastAsia="Times New Roman" w:cs="Times New Roman"/>
                <w:color w:val="000000"/>
                <w:kern w:val="0"/>
                <w:sz w:val="22"/>
                <w:szCs w:val="22"/>
                <w:lang w:val="en-US" w:bidi="he-IL"/>
                <w14:ligatures w14:val="none"/>
              </w:rPr>
              <w:t>176,191,413</w:t>
            </w:r>
          </w:p>
        </w:tc>
        <w:tc>
          <w:tcPr>
            <w:tcW w:w="1479" w:type="dxa"/>
            <w:tcBorders>
              <w:top w:val="nil"/>
              <w:left w:val="nil"/>
              <w:bottom w:val="single" w:sz="4" w:space="0" w:color="auto"/>
              <w:right w:val="single" w:sz="4" w:space="0" w:color="auto"/>
            </w:tcBorders>
            <w:noWrap/>
            <w:vAlign w:val="bottom"/>
            <w:hideMark/>
          </w:tcPr>
          <w:p w14:paraId="32A2DFDE" w14:textId="77777777" w:rsidR="00F669C5" w:rsidRPr="00BA64B5" w:rsidRDefault="00F669C5" w:rsidP="00494D39">
            <w:pPr>
              <w:jc w:val="right"/>
              <w:rPr>
                <w:rFonts w:eastAsia="Times New Roman" w:cs="Times New Roman"/>
                <w:color w:val="262626"/>
                <w:kern w:val="0"/>
                <w:sz w:val="22"/>
                <w:szCs w:val="22"/>
                <w:lang w:val="en-US" w:bidi="he-IL"/>
                <w14:ligatures w14:val="none"/>
              </w:rPr>
            </w:pPr>
            <w:r w:rsidRPr="00BA64B5">
              <w:rPr>
                <w:rFonts w:eastAsia="Times New Roman" w:cs="Times New Roman"/>
                <w:color w:val="262626"/>
                <w:kern w:val="0"/>
                <w:sz w:val="22"/>
                <w:szCs w:val="22"/>
                <w:lang w:val="en-US" w:bidi="he-IL"/>
                <w14:ligatures w14:val="none"/>
              </w:rPr>
              <w:t>-</w:t>
            </w:r>
          </w:p>
        </w:tc>
      </w:tr>
    </w:tbl>
    <w:p w14:paraId="30E1D7BC" w14:textId="77777777" w:rsidR="00F669C5" w:rsidRPr="005D636D" w:rsidRDefault="00F669C5" w:rsidP="00F669C5">
      <w:pPr>
        <w:spacing w:after="60"/>
        <w:jc w:val="both"/>
        <w:rPr>
          <w:lang w:val="en-US"/>
        </w:rPr>
      </w:pPr>
    </w:p>
    <w:p w14:paraId="6616E47F" w14:textId="77777777" w:rsidR="00757984" w:rsidRDefault="00757984" w:rsidP="004F5DEF">
      <w:pPr>
        <w:pStyle w:val="Heading3"/>
        <w:rPr>
          <w:lang w:val="en-US"/>
        </w:rPr>
      </w:pPr>
    </w:p>
    <w:p w14:paraId="3E85DE94" w14:textId="77777777" w:rsidR="004F5DEF" w:rsidRDefault="004F5DEF" w:rsidP="004F5DEF">
      <w:pPr>
        <w:pStyle w:val="Heading3"/>
        <w:rPr>
          <w:b/>
          <w:bCs/>
        </w:rPr>
      </w:pPr>
    </w:p>
    <w:p w14:paraId="39A670F0" w14:textId="77777777" w:rsidR="004F5DEF" w:rsidRDefault="004F5DEF" w:rsidP="004F5DEF">
      <w:pPr>
        <w:pStyle w:val="Heading3"/>
        <w:rPr>
          <w:b/>
          <w:bCs/>
        </w:rPr>
      </w:pPr>
    </w:p>
    <w:p w14:paraId="6B5F470E" w14:textId="77777777" w:rsidR="004F5DEF" w:rsidRDefault="004F5DEF" w:rsidP="004F5DEF">
      <w:pPr>
        <w:pStyle w:val="Heading3"/>
        <w:rPr>
          <w:b/>
          <w:bCs/>
        </w:rPr>
      </w:pPr>
    </w:p>
    <w:p w14:paraId="48170426" w14:textId="77777777" w:rsidR="004F5DEF" w:rsidRDefault="004F5DEF" w:rsidP="004F5DEF">
      <w:pPr>
        <w:pStyle w:val="Heading3"/>
        <w:rPr>
          <w:b/>
          <w:bCs/>
        </w:rPr>
      </w:pPr>
    </w:p>
    <w:p w14:paraId="4633C6FC" w14:textId="77777777" w:rsidR="004F5DEF" w:rsidRDefault="004F5DEF" w:rsidP="004F5DEF">
      <w:pPr>
        <w:pStyle w:val="Heading3"/>
        <w:rPr>
          <w:b/>
          <w:bCs/>
        </w:rPr>
      </w:pPr>
    </w:p>
    <w:p w14:paraId="0F9E9DCA" w14:textId="77777777" w:rsidR="004F5DEF" w:rsidRDefault="004F5DEF" w:rsidP="004F5DEF">
      <w:pPr>
        <w:pStyle w:val="Heading3"/>
        <w:rPr>
          <w:b/>
          <w:bCs/>
        </w:rPr>
      </w:pPr>
    </w:p>
    <w:p w14:paraId="5C4B383D" w14:textId="77777777" w:rsidR="004F5DEF" w:rsidRDefault="004F5DEF" w:rsidP="004F5DEF">
      <w:pPr>
        <w:pStyle w:val="Heading3"/>
        <w:rPr>
          <w:b/>
          <w:bCs/>
        </w:rPr>
      </w:pPr>
    </w:p>
    <w:p w14:paraId="7D83EB67" w14:textId="77777777" w:rsidR="004F5DEF" w:rsidRDefault="004F5DEF" w:rsidP="004F5DEF">
      <w:pPr>
        <w:pStyle w:val="Heading3"/>
        <w:rPr>
          <w:b/>
          <w:bCs/>
        </w:rPr>
      </w:pPr>
    </w:p>
    <w:p w14:paraId="6FD24070" w14:textId="77777777" w:rsidR="004F5DEF" w:rsidRDefault="004F5DEF" w:rsidP="004F5DEF">
      <w:pPr>
        <w:pStyle w:val="Heading3"/>
        <w:rPr>
          <w:b/>
          <w:bCs/>
        </w:rPr>
      </w:pPr>
    </w:p>
    <w:p w14:paraId="25D406DA" w14:textId="77777777" w:rsidR="004F5DEF" w:rsidRDefault="004F5DEF" w:rsidP="004F5DEF">
      <w:pPr>
        <w:pStyle w:val="Heading3"/>
        <w:rPr>
          <w:b/>
          <w:bCs/>
        </w:rPr>
      </w:pPr>
    </w:p>
    <w:p w14:paraId="6D84E841" w14:textId="77777777" w:rsidR="004F5DEF" w:rsidRDefault="004F5DEF" w:rsidP="004F5DEF">
      <w:pPr>
        <w:pStyle w:val="Heading3"/>
        <w:rPr>
          <w:b/>
          <w:bCs/>
        </w:rPr>
      </w:pPr>
    </w:p>
    <w:p w14:paraId="07BA2DB1" w14:textId="77777777" w:rsidR="004F5DEF" w:rsidRDefault="004F5DEF" w:rsidP="004F5DEF">
      <w:pPr>
        <w:pStyle w:val="Heading3"/>
        <w:rPr>
          <w:b/>
          <w:bCs/>
        </w:rPr>
      </w:pPr>
    </w:p>
    <w:p w14:paraId="6465F585" w14:textId="77777777" w:rsidR="004F5DEF" w:rsidRDefault="004F5DEF" w:rsidP="004F5DEF">
      <w:pPr>
        <w:pStyle w:val="Heading3"/>
        <w:rPr>
          <w:b/>
          <w:bCs/>
        </w:rPr>
      </w:pPr>
    </w:p>
    <w:p w14:paraId="3C8AC7CF" w14:textId="77777777" w:rsidR="004F5DEF" w:rsidRDefault="004F5DEF" w:rsidP="004F5DEF">
      <w:pPr>
        <w:pStyle w:val="Heading3"/>
        <w:rPr>
          <w:b/>
          <w:bCs/>
        </w:rPr>
      </w:pPr>
    </w:p>
    <w:p w14:paraId="759A608D" w14:textId="77777777" w:rsidR="004F5DEF" w:rsidRDefault="004F5DEF" w:rsidP="004F5DEF">
      <w:pPr>
        <w:pStyle w:val="Heading3"/>
        <w:rPr>
          <w:b/>
          <w:bCs/>
        </w:rPr>
      </w:pPr>
    </w:p>
    <w:p w14:paraId="731D4B58" w14:textId="77777777" w:rsidR="004F5DEF" w:rsidRDefault="004F5DEF" w:rsidP="004F5DEF">
      <w:pPr>
        <w:pStyle w:val="Heading3"/>
        <w:rPr>
          <w:b/>
          <w:bCs/>
        </w:rPr>
      </w:pPr>
    </w:p>
    <w:p w14:paraId="4C46F1A1" w14:textId="77777777" w:rsidR="004F5DEF" w:rsidRDefault="004F5DEF" w:rsidP="004F5DEF">
      <w:pPr>
        <w:pStyle w:val="Heading3"/>
        <w:rPr>
          <w:b/>
          <w:bCs/>
        </w:rPr>
      </w:pPr>
    </w:p>
    <w:p w14:paraId="053C2A99" w14:textId="77777777" w:rsidR="004F5DEF" w:rsidRDefault="004F5DEF" w:rsidP="004F5DEF">
      <w:pPr>
        <w:pStyle w:val="Heading3"/>
        <w:rPr>
          <w:b/>
          <w:bCs/>
        </w:rPr>
      </w:pPr>
    </w:p>
    <w:p w14:paraId="20A0CB8B" w14:textId="77777777" w:rsidR="004F5DEF" w:rsidRDefault="004F5DEF" w:rsidP="004F5DEF">
      <w:pPr>
        <w:pStyle w:val="Heading3"/>
        <w:rPr>
          <w:b/>
          <w:bCs/>
        </w:rPr>
      </w:pPr>
    </w:p>
    <w:p w14:paraId="3AF87F93" w14:textId="77777777" w:rsidR="004F5DEF" w:rsidRDefault="004F5DEF" w:rsidP="004F5DEF">
      <w:pPr>
        <w:pStyle w:val="Heading3"/>
        <w:rPr>
          <w:b/>
          <w:bCs/>
        </w:rPr>
      </w:pPr>
    </w:p>
    <w:p w14:paraId="2965406B" w14:textId="77777777" w:rsidR="004F5DEF" w:rsidRDefault="004F5DEF" w:rsidP="004F5DEF">
      <w:pPr>
        <w:pStyle w:val="Heading3"/>
        <w:rPr>
          <w:b/>
          <w:bCs/>
        </w:rPr>
      </w:pPr>
    </w:p>
    <w:p w14:paraId="3E44F98D" w14:textId="77777777" w:rsidR="004F5DEF" w:rsidRDefault="004F5DEF" w:rsidP="004F5DEF">
      <w:pPr>
        <w:pStyle w:val="Heading3"/>
        <w:rPr>
          <w:b/>
          <w:bCs/>
        </w:rPr>
      </w:pPr>
    </w:p>
    <w:p w14:paraId="02377538" w14:textId="659842C0" w:rsidR="000D31AF" w:rsidRPr="004F5DEF" w:rsidRDefault="000D31AF" w:rsidP="004F5DEF">
      <w:pPr>
        <w:pStyle w:val="Heading3"/>
        <w:rPr>
          <w:b/>
          <w:bCs/>
        </w:rPr>
      </w:pPr>
      <w:r>
        <w:rPr>
          <w:lang w:val="en-US"/>
        </w:rPr>
        <w:br w:type="page"/>
      </w:r>
    </w:p>
    <w:p w14:paraId="146F4D05" w14:textId="5644F0C7" w:rsidR="004F5DEF" w:rsidRPr="004F5DEF" w:rsidRDefault="004F5DEF" w:rsidP="004F5DEF">
      <w:pPr>
        <w:pStyle w:val="Heading3"/>
      </w:pPr>
      <w:bookmarkStart w:id="4" w:name="_Toc229689752"/>
      <w:r w:rsidRPr="004F5DEF">
        <w:lastRenderedPageBreak/>
        <w:t>raQTLs are highly enriched for cell type relevant TF binding sites</w:t>
      </w:r>
      <w:bookmarkEnd w:id="4"/>
    </w:p>
    <w:p w14:paraId="7B9A7F00" w14:textId="1D45A8F4" w:rsidR="002274B5" w:rsidRPr="00F539DB" w:rsidRDefault="002274B5" w:rsidP="00D51BC2">
      <w:pPr>
        <w:pStyle w:val="s5"/>
        <w:spacing w:beforeAutospacing="0" w:after="60" w:afterAutospacing="0"/>
        <w:ind w:left="426" w:hanging="426"/>
        <w:jc w:val="both"/>
        <w:rPr>
          <w:rFonts w:asciiTheme="minorHAnsi" w:hAnsiTheme="minorHAnsi" w:cstheme="minorBidi"/>
          <w:lang w:val="en-US"/>
        </w:rPr>
      </w:pPr>
      <w:r>
        <w:rPr>
          <w:rFonts w:asciiTheme="minorHAnsi" w:hAnsiTheme="minorHAnsi" w:cstheme="minorBidi"/>
          <w:noProof/>
          <w:lang w:val="en-US"/>
          <w14:ligatures w14:val="standardContextual"/>
        </w:rPr>
        <w:drawing>
          <wp:inline distT="0" distB="0" distL="0" distR="0" wp14:anchorId="5165469F" wp14:editId="1725E041">
            <wp:extent cx="6120130" cy="6552565"/>
            <wp:effectExtent l="0" t="0" r="0" b="0"/>
            <wp:docPr id="8230538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053849" name="Picture 823053849"/>
                    <pic:cNvPicPr/>
                  </pic:nvPicPr>
                  <pic:blipFill>
                    <a:blip r:embed="rId9"/>
                    <a:stretch>
                      <a:fillRect/>
                    </a:stretch>
                  </pic:blipFill>
                  <pic:spPr>
                    <a:xfrm>
                      <a:off x="0" y="0"/>
                      <a:ext cx="6120130" cy="6552565"/>
                    </a:xfrm>
                    <a:prstGeom prst="rect">
                      <a:avLst/>
                    </a:prstGeom>
                  </pic:spPr>
                </pic:pic>
              </a:graphicData>
            </a:graphic>
          </wp:inline>
        </w:drawing>
      </w:r>
    </w:p>
    <w:p w14:paraId="6C9B7043" w14:textId="0A17D3A4" w:rsidR="00A25009" w:rsidRPr="00F539DB" w:rsidRDefault="006C3133" w:rsidP="00A25009">
      <w:pPr>
        <w:spacing w:after="60"/>
        <w:jc w:val="both"/>
        <w:rPr>
          <w:lang w:val="en-US"/>
        </w:rPr>
      </w:pPr>
      <w:r w:rsidRPr="00F539DB">
        <w:rPr>
          <w:b/>
          <w:bCs/>
          <w:lang w:val="en-US"/>
        </w:rPr>
        <w:t xml:space="preserve">Figure S2. raQTLs are enriched in active regions of human fetal heart and </w:t>
      </w:r>
      <w:r w:rsidR="00A5115C" w:rsidRPr="00F539DB">
        <w:rPr>
          <w:b/>
          <w:bCs/>
          <w:lang w:val="en-US"/>
        </w:rPr>
        <w:t>a</w:t>
      </w:r>
      <w:r w:rsidRPr="00F539DB">
        <w:rPr>
          <w:b/>
          <w:bCs/>
          <w:lang w:val="en-US"/>
        </w:rPr>
        <w:t xml:space="preserve"> subset overlaps previously validated </w:t>
      </w:r>
      <w:r w:rsidR="00CE36B3" w:rsidRPr="00F539DB">
        <w:rPr>
          <w:b/>
          <w:bCs/>
          <w:lang w:val="en-US"/>
        </w:rPr>
        <w:t xml:space="preserve">cardiac </w:t>
      </w:r>
      <w:r w:rsidRPr="00F539DB">
        <w:rPr>
          <w:b/>
          <w:bCs/>
          <w:lang w:val="en-US"/>
        </w:rPr>
        <w:t>enhancers.</w:t>
      </w:r>
      <w:r w:rsidR="00A25009" w:rsidRPr="00F539DB">
        <w:rPr>
          <w:lang w:val="en-US"/>
        </w:rPr>
        <w:t xml:space="preserve"> </w:t>
      </w:r>
      <w:r w:rsidRPr="00F539DB">
        <w:rPr>
          <w:lang w:val="en-US"/>
        </w:rPr>
        <w:t>(</w:t>
      </w:r>
      <w:r w:rsidRPr="00F539DB">
        <w:rPr>
          <w:b/>
          <w:bCs/>
          <w:lang w:val="en-US"/>
        </w:rPr>
        <w:t>A</w:t>
      </w:r>
      <w:r w:rsidRPr="00F539DB">
        <w:rPr>
          <w:lang w:val="en-US"/>
        </w:rPr>
        <w:t xml:space="preserve">) Average H3K27Ac ChIP-seq profiles </w:t>
      </w:r>
      <w:r w:rsidR="007646AE" w:rsidRPr="00F539DB">
        <w:rPr>
          <w:lang w:val="en-US"/>
        </w:rPr>
        <w:t>across various</w:t>
      </w:r>
      <w:r w:rsidRPr="00F539DB">
        <w:rPr>
          <w:lang w:val="en-US"/>
        </w:rPr>
        <w:t xml:space="preserve"> human embryonic tissues </w:t>
      </w:r>
      <w:r w:rsidR="005833FE" w:rsidRPr="00F539DB">
        <w:rPr>
          <w:lang w:val="en-US"/>
        </w:rPr>
        <w:t>centered on</w:t>
      </w:r>
      <w:r w:rsidRPr="00F539DB">
        <w:rPr>
          <w:lang w:val="en-US"/>
        </w:rPr>
        <w:t xml:space="preserve"> SuRE peaks identified in AC16 </w:t>
      </w:r>
      <w:r w:rsidR="00983658" w:rsidRPr="00F539DB">
        <w:rPr>
          <w:lang w:val="en-US"/>
        </w:rPr>
        <w:t>cardiomyocytes</w:t>
      </w:r>
      <w:r w:rsidR="00BF7053" w:rsidRPr="00F539DB">
        <w:rPr>
          <w:lang w:val="en-US"/>
        </w:rPr>
        <w:t xml:space="preserve"> (CMs)</w:t>
      </w:r>
      <w:r w:rsidRPr="00F539DB">
        <w:rPr>
          <w:lang w:val="en-US"/>
        </w:rPr>
        <w:t xml:space="preserve">. The </w:t>
      </w:r>
      <w:r w:rsidR="00E506E6" w:rsidRPr="00F539DB">
        <w:rPr>
          <w:lang w:val="en-US"/>
        </w:rPr>
        <w:t xml:space="preserve">H3K27Ac </w:t>
      </w:r>
      <w:r w:rsidRPr="00F539DB">
        <w:rPr>
          <w:lang w:val="en-US"/>
        </w:rPr>
        <w:t>ChIP-seq data were taken from</w:t>
      </w:r>
      <w:r w:rsidR="00EF131A" w:rsidRPr="00F539DB">
        <w:rPr>
          <w:lang w:val="en-US"/>
        </w:rPr>
        <w:t xml:space="preserve"> </w:t>
      </w:r>
      <w:r w:rsidR="002F422A" w:rsidRPr="00F539DB">
        <w:rPr>
          <w:lang w:val="en-US"/>
        </w:rPr>
        <w:fldChar w:fldCharType="begin"/>
      </w:r>
      <w:r w:rsidR="00476473">
        <w:rPr>
          <w:lang w:val="en-US"/>
        </w:rPr>
        <w:instrText xml:space="preserve"> ADDIN ZOTERO_ITEM CSL_CITATION {"citationID":"fJFdrkIT","properties":{"formattedCitation":"(1)","plainCitation":"(1)","noteIndex":0},"citationItems":[{"id":266,"uris":["http://zotero.org/users/9788701/items/R2L4FCWD"],"itemData":{"id":266,"type":"article-journal","abstract":"How the genome activates or silences transcriptional programmes governs organ formation. Little is known in human embryos undermining our ability to benchmark the fidelity of stem cell differentiation or cell programming, or interpret the pathogenicity of noncoding variation. Here, we study histone modifications across thirteen tissues during human organogenesis. We integrate the data with transcription to build an overview of how the human genome differentially regulates alternative organ fates including by repression. Promoters from nearly 20,000 genes partition into discrete states. Key developmental gene sets are actively repressed outside of the appropriate organ without obvious bivalency. Candidate enhancers, functional in zebrafish, allow imputation of tissue-specific and shared patterns of transcription factor binding. Overlaying more than 700 noncoding mutations from patients with developmental disorders allows correlation to unanticipated target genes. Taken together, the data provide a comprehensive genomic framework for investigating normal and abnormal human development.","container-title":"Nature Communications","DOI":"10.1038/s41467-020-17305-2","ISSN":"2041-1723","issue":"1","journalAbbreviation":"Nat Commun","language":"en","license":"2020 The Author(s)","note":"number: 1\npublisher: Nature Publishing Group","page":"3920","source":"www.nature.com","title":"Dynamic changes in the epigenomic landscape regulate human organogenesis and link to developmental disorders","volume":"11","author":[{"family":"Gerrard","given":"Dave T."},{"family":"Berry","given":"Andrew A."},{"family":"Jennings","given":"Rachel E."},{"family":"Birket","given":"Matthew J."},{"family":"Zarrineh","given":"Peyman"},{"family":"Garstang","given":"Myles G."},{"family":"Withey","given":"Sarah L."},{"family":"Short","given":"Patrick"},{"family":"Jiménez-Gancedo","given":"Sandra"},{"family":"Firbas","given":"Panos N."},{"family":"Donaldson","given":"Ian"},{"family":"Sharrocks","given":"Andrew D."},{"family":"Hanley","given":"Karen Piper"},{"family":"Hurles","given":"Matthew E."},{"family":"Gomez-Skarmeta","given":"José Luis"},{"family":"Bobola","given":"Nicoletta"},{"family":"Hanley","given":"Neil A."}],"issued":{"date-parts":[["2020",8,6]]}}}],"schema":"https://github.com/citation-style-language/schema/raw/master/csl-citation.json"} </w:instrText>
      </w:r>
      <w:r w:rsidR="002F422A" w:rsidRPr="00F539DB">
        <w:rPr>
          <w:lang w:val="en-US"/>
        </w:rPr>
        <w:fldChar w:fldCharType="separate"/>
      </w:r>
      <w:r w:rsidR="00476473">
        <w:rPr>
          <w:kern w:val="0"/>
        </w:rPr>
        <w:t>(1)</w:t>
      </w:r>
      <w:r w:rsidR="002F422A" w:rsidRPr="00F539DB">
        <w:rPr>
          <w:lang w:val="en-US"/>
        </w:rPr>
        <w:fldChar w:fldCharType="end"/>
      </w:r>
      <w:r w:rsidRPr="00F539DB">
        <w:rPr>
          <w:lang w:val="en-US"/>
        </w:rPr>
        <w:t>.</w:t>
      </w:r>
      <w:r w:rsidR="00A25009" w:rsidRPr="00F539DB">
        <w:rPr>
          <w:lang w:val="en-US"/>
        </w:rPr>
        <w:t xml:space="preserve"> </w:t>
      </w:r>
      <w:r w:rsidRPr="00F539DB">
        <w:rPr>
          <w:lang w:val="en-US"/>
        </w:rPr>
        <w:t>(</w:t>
      </w:r>
      <w:r w:rsidRPr="00F539DB">
        <w:rPr>
          <w:b/>
          <w:bCs/>
          <w:lang w:val="en-US"/>
        </w:rPr>
        <w:t>B</w:t>
      </w:r>
      <w:r w:rsidRPr="00F539DB">
        <w:rPr>
          <w:lang w:val="en-US"/>
        </w:rPr>
        <w:t xml:space="preserve">) </w:t>
      </w:r>
      <w:r w:rsidR="00E506E6" w:rsidRPr="00F539DB">
        <w:rPr>
          <w:lang w:val="en-US"/>
        </w:rPr>
        <w:t>Overlap of raQTLs with previously validated enhancers. Thirteen</w:t>
      </w:r>
      <w:r w:rsidR="00E506E6" w:rsidRPr="00F539DB" w:rsidDel="00E506E6">
        <w:rPr>
          <w:lang w:val="en-US"/>
        </w:rPr>
        <w:t xml:space="preserve"> </w:t>
      </w:r>
      <w:r w:rsidRPr="00F539DB">
        <w:rPr>
          <w:lang w:val="en-US"/>
        </w:rPr>
        <w:t xml:space="preserve">raQTLs overlap </w:t>
      </w:r>
      <w:r w:rsidR="00A47C61" w:rsidRPr="00F539DB">
        <w:rPr>
          <w:lang w:val="en-US"/>
        </w:rPr>
        <w:t xml:space="preserve">enhancers </w:t>
      </w:r>
      <w:r w:rsidRPr="00F539DB">
        <w:rPr>
          <w:lang w:val="en-US"/>
        </w:rPr>
        <w:t xml:space="preserve">previously </w:t>
      </w:r>
      <w:r w:rsidR="00A47C61" w:rsidRPr="00F539DB">
        <w:rPr>
          <w:lang w:val="en-US"/>
        </w:rPr>
        <w:t xml:space="preserve">validated by the </w:t>
      </w:r>
      <w:r w:rsidRPr="00F539DB">
        <w:rPr>
          <w:lang w:val="en-US"/>
        </w:rPr>
        <w:t xml:space="preserve">enSERT </w:t>
      </w:r>
      <w:r w:rsidR="00A47C61" w:rsidRPr="00F539DB">
        <w:rPr>
          <w:lang w:val="en-US"/>
        </w:rPr>
        <w:t>assay</w:t>
      </w:r>
      <w:r w:rsidRPr="00F539DB">
        <w:rPr>
          <w:lang w:val="en-US"/>
        </w:rPr>
        <w:t xml:space="preserve">, all of which </w:t>
      </w:r>
      <w:r w:rsidR="00A47C61" w:rsidRPr="00F539DB">
        <w:rPr>
          <w:lang w:val="en-US"/>
        </w:rPr>
        <w:t>exhibit</w:t>
      </w:r>
      <w:r w:rsidR="00A47C61" w:rsidRPr="00F539DB" w:rsidDel="00A47C61">
        <w:rPr>
          <w:lang w:val="en-US"/>
        </w:rPr>
        <w:t xml:space="preserve"> </w:t>
      </w:r>
      <w:r w:rsidRPr="00F539DB">
        <w:rPr>
          <w:lang w:val="en-US"/>
        </w:rPr>
        <w:t xml:space="preserve">positive LacZ activity </w:t>
      </w:r>
      <w:r w:rsidR="00A47C61" w:rsidRPr="00F539DB">
        <w:rPr>
          <w:lang w:val="en-US"/>
        </w:rPr>
        <w:t xml:space="preserve">in the heart tissue of </w:t>
      </w:r>
      <w:r w:rsidRPr="00F539DB">
        <w:rPr>
          <w:lang w:val="en-US"/>
        </w:rPr>
        <w:t>transgenic m</w:t>
      </w:r>
      <w:r w:rsidR="00A47C61" w:rsidRPr="00F539DB">
        <w:rPr>
          <w:lang w:val="en-US"/>
        </w:rPr>
        <w:t>ice</w:t>
      </w:r>
      <w:r w:rsidR="002F422A" w:rsidRPr="00F539DB">
        <w:rPr>
          <w:lang w:val="en-US"/>
        </w:rPr>
        <w:fldChar w:fldCharType="begin"/>
      </w:r>
      <w:r w:rsidR="00476473">
        <w:rPr>
          <w:lang w:val="en-US"/>
        </w:rPr>
        <w:instrText xml:space="preserve"> ADDIN ZOTERO_ITEM CSL_CITATION {"citationID":"catnbuIr","properties":{"formattedCitation":"(2)","plainCitation":"(2)","noteIndex":0},"citationItems":[{"id":537,"uris":["http://zotero.org/users/9788701/items/PPL7YAI6"],"itemData":{"id":537,"type":"article-journal","abstract":"Abstract. Regulatory elements (enhancers) are major drivers of gene expression in mammals and harbor many genetic variants associated with human diseases.","container-title":"Nucleic Acids Research","DOI":"10.1093/nar/gkae940","ISSN":"0305-1048","issue":"D1","journalAbbreviation":"Nucleic Acids Res","language":"en","note":"publisher: Oxford Academic","page":"D324-D330","source":"academic.oup.com","title":"VISTA Enhancer browser: an updated database of tissue-specific developmental enhancers","title-short":"VISTA Enhancer browser","volume":"53","author":[{"family":"Kosicki","given":"Michael"},{"family":"Baltoumas","given":"Fotis A."},{"family":"Kelman","given":"Guy"},{"family":"Boverhof","given":"Joshua"},{"family":"Ong","given":"Yeongshnn"},{"family":"Cook","given":"Laura E."},{"family":"Dickel","given":"Diane E."},{"family":"Pavlopoulos","given":"Georgios A."},{"family":"Pennacchio","given":"Len A."},{"family":"Visel","given":"Axel"}],"issued":{"date-parts":[["2025",1,6]]}}}],"schema":"https://github.com/citation-style-language/schema/raw/master/csl-citation.json"} </w:instrText>
      </w:r>
      <w:r w:rsidR="002F422A" w:rsidRPr="00F539DB">
        <w:rPr>
          <w:lang w:val="en-US"/>
        </w:rPr>
        <w:fldChar w:fldCharType="separate"/>
      </w:r>
      <w:r w:rsidR="00476473">
        <w:rPr>
          <w:kern w:val="0"/>
        </w:rPr>
        <w:t>(2)</w:t>
      </w:r>
      <w:r w:rsidR="002F422A" w:rsidRPr="00F539DB">
        <w:rPr>
          <w:lang w:val="en-US"/>
        </w:rPr>
        <w:fldChar w:fldCharType="end"/>
      </w:r>
      <w:r w:rsidRPr="00F539DB">
        <w:rPr>
          <w:lang w:val="en-US"/>
        </w:rPr>
        <w:t>.</w:t>
      </w:r>
      <w:r w:rsidR="00A25009" w:rsidRPr="00F539DB">
        <w:rPr>
          <w:lang w:val="en-US"/>
        </w:rPr>
        <w:t xml:space="preserve"> </w:t>
      </w:r>
      <w:r w:rsidRPr="00F539DB">
        <w:rPr>
          <w:lang w:val="en-US"/>
        </w:rPr>
        <w:t>(</w:t>
      </w:r>
      <w:r w:rsidRPr="00F539DB">
        <w:rPr>
          <w:b/>
          <w:bCs/>
          <w:lang w:val="en-US"/>
        </w:rPr>
        <w:t>C</w:t>
      </w:r>
      <w:r w:rsidRPr="00F539DB">
        <w:rPr>
          <w:lang w:val="en-US"/>
        </w:rPr>
        <w:t xml:space="preserve">) </w:t>
      </w:r>
      <w:r w:rsidR="008522A0" w:rsidRPr="00F539DB">
        <w:rPr>
          <w:lang w:val="en-US"/>
        </w:rPr>
        <w:t>S</w:t>
      </w:r>
      <w:r w:rsidRPr="00F539DB">
        <w:rPr>
          <w:lang w:val="en-US"/>
        </w:rPr>
        <w:t xml:space="preserve">chematic </w:t>
      </w:r>
      <w:r w:rsidR="008522A0" w:rsidRPr="00F539DB">
        <w:rPr>
          <w:lang w:val="en-US"/>
        </w:rPr>
        <w:t xml:space="preserve">representation of the </w:t>
      </w:r>
      <w:r w:rsidRPr="00F539DB">
        <w:rPr>
          <w:lang w:val="en-US"/>
        </w:rPr>
        <w:t xml:space="preserve">enSERT assay </w:t>
      </w:r>
      <w:r w:rsidR="008522A0" w:rsidRPr="00F539DB">
        <w:rPr>
          <w:lang w:val="en-US"/>
        </w:rPr>
        <w:t xml:space="preserve">setup </w:t>
      </w:r>
      <w:r w:rsidRPr="00F539DB">
        <w:rPr>
          <w:lang w:val="en-US"/>
        </w:rPr>
        <w:t xml:space="preserve">used </w:t>
      </w:r>
      <w:r w:rsidR="008522A0" w:rsidRPr="00F539DB">
        <w:rPr>
          <w:lang w:val="en-US"/>
        </w:rPr>
        <w:t>for</w:t>
      </w:r>
      <w:r w:rsidRPr="00F539DB">
        <w:rPr>
          <w:lang w:val="en-US"/>
        </w:rPr>
        <w:t xml:space="preserve"> validat</w:t>
      </w:r>
      <w:r w:rsidR="008522A0" w:rsidRPr="00F539DB">
        <w:rPr>
          <w:lang w:val="en-US"/>
        </w:rPr>
        <w:t>ing</w:t>
      </w:r>
      <w:r w:rsidRPr="00F539DB">
        <w:rPr>
          <w:lang w:val="en-US"/>
        </w:rPr>
        <w:t xml:space="preserve"> human enhancers in a transgenic m</w:t>
      </w:r>
      <w:r w:rsidR="00EF5DD1" w:rsidRPr="00F539DB">
        <w:rPr>
          <w:lang w:val="en-US"/>
        </w:rPr>
        <w:t>ouse model</w:t>
      </w:r>
      <w:r w:rsidRPr="00F539DB">
        <w:rPr>
          <w:lang w:val="en-US"/>
        </w:rPr>
        <w:t>.</w:t>
      </w:r>
      <w:r w:rsidR="00A25009" w:rsidRPr="00F539DB">
        <w:rPr>
          <w:lang w:val="en-US"/>
        </w:rPr>
        <w:t xml:space="preserve"> </w:t>
      </w:r>
      <w:r w:rsidRPr="00F539DB">
        <w:rPr>
          <w:lang w:val="en-US"/>
        </w:rPr>
        <w:t>(</w:t>
      </w:r>
      <w:r w:rsidRPr="00F539DB">
        <w:rPr>
          <w:b/>
          <w:bCs/>
          <w:lang w:val="en-US"/>
        </w:rPr>
        <w:t>D</w:t>
      </w:r>
      <w:r w:rsidRPr="00F539DB">
        <w:rPr>
          <w:lang w:val="en-US"/>
        </w:rPr>
        <w:t xml:space="preserve">) </w:t>
      </w:r>
      <w:r w:rsidR="008E7942" w:rsidRPr="00F539DB">
        <w:rPr>
          <w:lang w:val="en-US"/>
        </w:rPr>
        <w:t xml:space="preserve">Individual examples of raQTLs overlapping known cardiac enhancers. The </w:t>
      </w:r>
      <w:r w:rsidRPr="00F539DB">
        <w:rPr>
          <w:lang w:val="en-US"/>
        </w:rPr>
        <w:t xml:space="preserve">raQTL rs78903496 overlaps </w:t>
      </w:r>
      <w:r w:rsidR="004742A7" w:rsidRPr="00F539DB">
        <w:rPr>
          <w:lang w:val="en-US"/>
        </w:rPr>
        <w:t>the</w:t>
      </w:r>
      <w:r w:rsidRPr="00F539DB">
        <w:rPr>
          <w:lang w:val="en-US"/>
        </w:rPr>
        <w:t xml:space="preserve"> heart enhancer hs2590 (left</w:t>
      </w:r>
      <w:r w:rsidR="004742A7" w:rsidRPr="00F539DB">
        <w:rPr>
          <w:lang w:val="en-US"/>
        </w:rPr>
        <w:t xml:space="preserve"> panel</w:t>
      </w:r>
      <w:r w:rsidRPr="00F539DB">
        <w:rPr>
          <w:lang w:val="en-US"/>
        </w:rPr>
        <w:t>)</w:t>
      </w:r>
      <w:r w:rsidR="004742A7" w:rsidRPr="00F539DB">
        <w:rPr>
          <w:lang w:val="en-US"/>
        </w:rPr>
        <w:t>,</w:t>
      </w:r>
      <w:r w:rsidRPr="00F539DB">
        <w:rPr>
          <w:lang w:val="en-US"/>
        </w:rPr>
        <w:t xml:space="preserve"> and rs8099945 overlaps </w:t>
      </w:r>
      <w:r w:rsidR="004742A7" w:rsidRPr="00F539DB">
        <w:rPr>
          <w:lang w:val="en-US"/>
        </w:rPr>
        <w:t xml:space="preserve">the </w:t>
      </w:r>
      <w:r w:rsidRPr="00F539DB">
        <w:rPr>
          <w:lang w:val="en-US"/>
        </w:rPr>
        <w:t>heart enhancer mm1759 (right</w:t>
      </w:r>
      <w:r w:rsidR="004742A7" w:rsidRPr="00F539DB">
        <w:rPr>
          <w:lang w:val="en-US"/>
        </w:rPr>
        <w:t xml:space="preserve"> panel</w:t>
      </w:r>
      <w:r w:rsidRPr="00F539DB">
        <w:rPr>
          <w:lang w:val="en-US"/>
        </w:rPr>
        <w:t xml:space="preserve">). Both enhancers </w:t>
      </w:r>
      <w:r w:rsidR="00CE0B23" w:rsidRPr="00F539DB">
        <w:rPr>
          <w:lang w:val="en-US"/>
        </w:rPr>
        <w:t xml:space="preserve">display </w:t>
      </w:r>
      <w:r w:rsidRPr="00F539DB">
        <w:rPr>
          <w:lang w:val="en-US"/>
        </w:rPr>
        <w:t xml:space="preserve">consistent activity across </w:t>
      </w:r>
      <w:r w:rsidR="00CE0B23" w:rsidRPr="00F539DB">
        <w:rPr>
          <w:lang w:val="en-US"/>
        </w:rPr>
        <w:t xml:space="preserve">the six patient </w:t>
      </w:r>
      <w:r w:rsidRPr="00F539DB">
        <w:rPr>
          <w:lang w:val="en-US"/>
        </w:rPr>
        <w:t xml:space="preserve">genomes analyzed in this study. We also observe peaks in AC16 ATAC-seq </w:t>
      </w:r>
      <w:r w:rsidR="00721B86" w:rsidRPr="00F539DB">
        <w:rPr>
          <w:lang w:val="en-US"/>
        </w:rPr>
        <w:t xml:space="preserve">data </w:t>
      </w:r>
      <w:r w:rsidRPr="00F539DB">
        <w:rPr>
          <w:lang w:val="en-US"/>
        </w:rPr>
        <w:t>overlapping both enhancers</w:t>
      </w:r>
      <w:r w:rsidR="00721B86" w:rsidRPr="00F539DB">
        <w:rPr>
          <w:lang w:val="en-US"/>
        </w:rPr>
        <w:t>,</w:t>
      </w:r>
      <w:r w:rsidRPr="00F539DB">
        <w:rPr>
          <w:lang w:val="en-US"/>
        </w:rPr>
        <w:t xml:space="preserve"> suggesting they </w:t>
      </w:r>
      <w:r w:rsidR="00721B86" w:rsidRPr="00F539DB">
        <w:rPr>
          <w:lang w:val="en-US"/>
        </w:rPr>
        <w:t>are located in</w:t>
      </w:r>
      <w:r w:rsidRPr="00F539DB">
        <w:rPr>
          <w:lang w:val="en-US"/>
        </w:rPr>
        <w:t xml:space="preserve"> open chromatin regions. </w:t>
      </w:r>
      <w:r w:rsidR="00DC1C07" w:rsidRPr="00F539DB">
        <w:rPr>
          <w:lang w:val="en-US"/>
        </w:rPr>
        <w:t>Furthermore, t</w:t>
      </w:r>
      <w:r w:rsidR="004D7E55" w:rsidRPr="00F539DB">
        <w:rPr>
          <w:lang w:val="en-US"/>
        </w:rPr>
        <w:t xml:space="preserve">he </w:t>
      </w:r>
      <w:r w:rsidRPr="00F539DB">
        <w:rPr>
          <w:lang w:val="en-US"/>
        </w:rPr>
        <w:t xml:space="preserve">H3K27Ac ChIP-seq </w:t>
      </w:r>
      <w:r w:rsidR="004D7E55" w:rsidRPr="00F539DB">
        <w:rPr>
          <w:lang w:val="en-US"/>
        </w:rPr>
        <w:t xml:space="preserve">signal </w:t>
      </w:r>
      <w:r w:rsidRPr="00F539DB">
        <w:rPr>
          <w:lang w:val="en-US"/>
        </w:rPr>
        <w:t>in CS22 fetal heart suggest</w:t>
      </w:r>
      <w:r w:rsidR="004D7E55" w:rsidRPr="00F539DB">
        <w:rPr>
          <w:lang w:val="en-US"/>
        </w:rPr>
        <w:t>s</w:t>
      </w:r>
      <w:r w:rsidRPr="00F539DB">
        <w:rPr>
          <w:lang w:val="en-US"/>
        </w:rPr>
        <w:t xml:space="preserve"> </w:t>
      </w:r>
      <w:r w:rsidR="009A57A9" w:rsidRPr="00F539DB">
        <w:rPr>
          <w:lang w:val="en-US"/>
        </w:rPr>
        <w:t xml:space="preserve">that </w:t>
      </w:r>
      <w:r w:rsidRPr="00F539DB">
        <w:rPr>
          <w:lang w:val="en-US"/>
        </w:rPr>
        <w:lastRenderedPageBreak/>
        <w:t xml:space="preserve">these loci </w:t>
      </w:r>
      <w:r w:rsidR="009A57A9" w:rsidRPr="00F539DB">
        <w:rPr>
          <w:lang w:val="en-US"/>
        </w:rPr>
        <w:t>may modulate gene expression during cardiac</w:t>
      </w:r>
      <w:r w:rsidRPr="00F539DB">
        <w:rPr>
          <w:lang w:val="en-US"/>
        </w:rPr>
        <w:t xml:space="preserve"> </w:t>
      </w:r>
      <w:r w:rsidR="004D7E55" w:rsidRPr="00F539DB">
        <w:rPr>
          <w:lang w:val="en-US"/>
        </w:rPr>
        <w:t>develop</w:t>
      </w:r>
      <w:r w:rsidR="009A57A9" w:rsidRPr="00F539DB">
        <w:rPr>
          <w:lang w:val="en-US"/>
        </w:rPr>
        <w:t>ment</w:t>
      </w:r>
      <w:r w:rsidRPr="00F539DB">
        <w:rPr>
          <w:lang w:val="en-US"/>
        </w:rPr>
        <w:t xml:space="preserve">. Additionally, both enhancers </w:t>
      </w:r>
      <w:r w:rsidR="004D7E55" w:rsidRPr="00F539DB">
        <w:rPr>
          <w:lang w:val="en-US"/>
        </w:rPr>
        <w:t xml:space="preserve">demonstrate LacZ reporter activity in the </w:t>
      </w:r>
      <w:r w:rsidRPr="00F539DB">
        <w:rPr>
          <w:lang w:val="en-US"/>
        </w:rPr>
        <w:t>mouse heart and somites.</w:t>
      </w:r>
    </w:p>
    <w:p w14:paraId="0B68C098" w14:textId="77777777" w:rsidR="00A25009" w:rsidRDefault="00A25009" w:rsidP="00A25009">
      <w:pPr>
        <w:spacing w:after="60"/>
        <w:jc w:val="both"/>
        <w:rPr>
          <w:lang w:val="en-US"/>
        </w:rPr>
      </w:pPr>
    </w:p>
    <w:p w14:paraId="33E6C145" w14:textId="77777777" w:rsidR="009225C9" w:rsidRDefault="009225C9" w:rsidP="00A25009">
      <w:pPr>
        <w:spacing w:after="60"/>
        <w:jc w:val="both"/>
        <w:rPr>
          <w:lang w:val="en-US"/>
        </w:rPr>
      </w:pPr>
    </w:p>
    <w:p w14:paraId="7D6F157B" w14:textId="4AB143D2" w:rsidR="00757984" w:rsidRPr="00757984" w:rsidRDefault="00757984" w:rsidP="009225C9">
      <w:pPr>
        <w:pStyle w:val="Heading3"/>
      </w:pPr>
      <w:bookmarkStart w:id="5" w:name="_Toc229689753"/>
      <w:r w:rsidRPr="00420054">
        <w:t>Functional characterization and in vivo analysis of hs3112 and rs74330989</w:t>
      </w:r>
      <w:bookmarkEnd w:id="5"/>
    </w:p>
    <w:p w14:paraId="0B8460BC" w14:textId="482037B3" w:rsidR="002274B5" w:rsidRDefault="002274B5" w:rsidP="00A25009">
      <w:pPr>
        <w:spacing w:after="60"/>
        <w:jc w:val="both"/>
        <w:rPr>
          <w:b/>
          <w:bCs/>
          <w:lang w:val="en-US"/>
        </w:rPr>
      </w:pPr>
      <w:r>
        <w:rPr>
          <w:b/>
          <w:bCs/>
          <w:noProof/>
          <w:lang w:val="en-US"/>
        </w:rPr>
        <w:drawing>
          <wp:inline distT="0" distB="0" distL="0" distR="0" wp14:anchorId="1705ADDD" wp14:editId="00420329">
            <wp:extent cx="6120130" cy="7406005"/>
            <wp:effectExtent l="0" t="0" r="0" b="0"/>
            <wp:docPr id="92420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20645" name="Picture 92420645"/>
                    <pic:cNvPicPr/>
                  </pic:nvPicPr>
                  <pic:blipFill>
                    <a:blip r:embed="rId10"/>
                    <a:stretch>
                      <a:fillRect/>
                    </a:stretch>
                  </pic:blipFill>
                  <pic:spPr>
                    <a:xfrm>
                      <a:off x="0" y="0"/>
                      <a:ext cx="6120130" cy="7406005"/>
                    </a:xfrm>
                    <a:prstGeom prst="rect">
                      <a:avLst/>
                    </a:prstGeom>
                  </pic:spPr>
                </pic:pic>
              </a:graphicData>
            </a:graphic>
          </wp:inline>
        </w:drawing>
      </w:r>
    </w:p>
    <w:p w14:paraId="68C21CEF" w14:textId="3453D279" w:rsidR="00940E5A" w:rsidRPr="00F539DB" w:rsidRDefault="006C3133" w:rsidP="00A25009">
      <w:pPr>
        <w:spacing w:after="60"/>
        <w:jc w:val="both"/>
      </w:pPr>
      <w:r w:rsidRPr="00F539DB">
        <w:rPr>
          <w:b/>
          <w:bCs/>
          <w:lang w:val="en-US"/>
        </w:rPr>
        <w:t xml:space="preserve">Figure S3. </w:t>
      </w:r>
      <w:bookmarkStart w:id="6" w:name="_Hlk215964599"/>
      <w:r w:rsidR="00474861" w:rsidRPr="00F539DB">
        <w:rPr>
          <w:b/>
          <w:bCs/>
          <w:lang w:val="en-US"/>
        </w:rPr>
        <w:t xml:space="preserve">Mapping critical regulatory motifs in the hs3112 enhancer by </w:t>
      </w:r>
      <w:r w:rsidR="00940E5A" w:rsidRPr="00F539DB">
        <w:rPr>
          <w:b/>
          <w:bCs/>
          <w:lang w:val="en-US"/>
        </w:rPr>
        <w:t xml:space="preserve">saturation mutagenesis and </w:t>
      </w:r>
      <w:r w:rsidR="008863D7" w:rsidRPr="00F539DB">
        <w:rPr>
          <w:b/>
          <w:bCs/>
          <w:lang w:val="en-US"/>
        </w:rPr>
        <w:t xml:space="preserve">the </w:t>
      </w:r>
      <w:r w:rsidR="00474861" w:rsidRPr="00F539DB">
        <w:rPr>
          <w:b/>
          <w:bCs/>
          <w:lang w:val="en-US"/>
        </w:rPr>
        <w:t>SuRE assay.</w:t>
      </w:r>
      <w:r w:rsidR="00474861" w:rsidRPr="00F539DB">
        <w:rPr>
          <w:lang w:val="en-US"/>
        </w:rPr>
        <w:t xml:space="preserve"> </w:t>
      </w:r>
      <w:r w:rsidRPr="00F539DB">
        <w:rPr>
          <w:lang w:val="en-US"/>
        </w:rPr>
        <w:t xml:space="preserve">Saturation mutagenesis </w:t>
      </w:r>
      <w:r w:rsidR="00940E5A" w:rsidRPr="00F539DB">
        <w:t xml:space="preserve">combined with the SuRE assay was performed in AC16 </w:t>
      </w:r>
      <w:r w:rsidR="00CF5DE3" w:rsidRPr="00F539DB">
        <w:t xml:space="preserve">CMs </w:t>
      </w:r>
      <w:r w:rsidR="00940E5A" w:rsidRPr="00F539DB">
        <w:t xml:space="preserve">using a </w:t>
      </w:r>
      <w:r w:rsidR="005C768A" w:rsidRPr="00F539DB">
        <w:t>set of</w:t>
      </w:r>
      <w:r w:rsidR="00940E5A" w:rsidRPr="00F539DB">
        <w:t xml:space="preserve"> </w:t>
      </w:r>
      <w:r w:rsidR="005C768A" w:rsidRPr="00F539DB">
        <w:t xml:space="preserve">overlapping </w:t>
      </w:r>
      <w:r w:rsidR="00940E5A" w:rsidRPr="00F539DB">
        <w:t xml:space="preserve">270 bp fragments spanning the </w:t>
      </w:r>
      <w:r w:rsidR="00105E6B" w:rsidRPr="00F539DB">
        <w:t xml:space="preserve">entire </w:t>
      </w:r>
      <w:r w:rsidR="00940E5A" w:rsidRPr="00F539DB">
        <w:t>hs3112 enhancer. This screen successfully mapped several critical regulatory motifs</w:t>
      </w:r>
      <w:r w:rsidR="003C554D" w:rsidRPr="00F539DB">
        <w:t>, some of which overlap with predicted binding sites for vertebrate</w:t>
      </w:r>
      <w:r w:rsidR="00077BE2" w:rsidRPr="00F539DB">
        <w:t xml:space="preserve"> transcription factors</w:t>
      </w:r>
      <w:r w:rsidR="003C554D" w:rsidRPr="00F539DB">
        <w:t xml:space="preserve"> </w:t>
      </w:r>
      <w:r w:rsidR="00077BE2" w:rsidRPr="00F539DB">
        <w:t>(</w:t>
      </w:r>
      <w:r w:rsidR="003C554D" w:rsidRPr="00F539DB">
        <w:t>TFs</w:t>
      </w:r>
      <w:r w:rsidR="00077BE2" w:rsidRPr="00F539DB">
        <w:t>)</w:t>
      </w:r>
      <w:r w:rsidR="00940E5A" w:rsidRPr="00F539DB">
        <w:t xml:space="preserve">. The </w:t>
      </w:r>
      <w:r w:rsidR="00940E5A" w:rsidRPr="00F539DB">
        <w:lastRenderedPageBreak/>
        <w:t xml:space="preserve">strongest reduction in enhancer activity is observed for mutations positioned immediately adjacent to rs74330989. ChIP-seq data for the </w:t>
      </w:r>
      <w:r w:rsidR="00D570BF" w:rsidRPr="00F539DB">
        <w:t xml:space="preserve">TFs </w:t>
      </w:r>
      <w:r w:rsidR="006865F1" w:rsidRPr="00F539DB">
        <w:t>Tbx5</w:t>
      </w:r>
      <w:r w:rsidR="006865F1" w:rsidRPr="00F539DB">
        <w:fldChar w:fldCharType="begin"/>
      </w:r>
      <w:r w:rsidR="00476473">
        <w:instrText xml:space="preserve"> ADDIN ZOTERO_ITEM CSL_CITATION {"citationID":"rXj4Rk4Y","properties":{"formattedCitation":"(3)","plainCitation":"(3)","noteIndex":0},"citationItems":[{"id":689,"uris":["http://zotero.org/users/9788701/items/HA8TWRJA"],"itemData":{"id":689,"type":"article-journal","container-title":"Cell","DOI":"10.1016/S0092-8674(01)00493-7","ISSN":"0092-8674, 1097-4172","issue":"6","journalAbbreviation":"Cell","language":"English","note":"publisher: Elsevier\nPMID: 11572777","page":"709-721","source":"www.cell.com","title":"A Murine Model of Holt-Oram Syndrome Defines Roles of the T-Box Transcription Factor Tbx5 in Cardiogenesis and Disease","volume":"106","author":[{"family":"Bruneau","given":"Benoit G."},{"family":"Nemer","given":"Georges"},{"family":"Schmitt","given":"Joachim P."},{"family":"Charron","given":"Frédéric"},{"family":"Robitaille","given":"Lynda"},{"family":"Caron","given":"Sophie"},{"family":"Conner","given":"David A."},{"family":"Gessler","given":"Manfred"},{"family":"Nemer","given":"Mona"},{"family":"Seidman","given":"Christine E."},{"family":"Seidman","given":"J. G."}],"issued":{"date-parts":[["2001",9,21]]}}}],"schema":"https://github.com/citation-style-language/schema/raw/master/csl-citation.json"} </w:instrText>
      </w:r>
      <w:r w:rsidR="006865F1" w:rsidRPr="00F539DB">
        <w:fldChar w:fldCharType="separate"/>
      </w:r>
      <w:r w:rsidR="00476473">
        <w:rPr>
          <w:rFonts w:ascii="Aptos" w:cs="Times New Roman"/>
          <w:kern w:val="0"/>
        </w:rPr>
        <w:t>(3)</w:t>
      </w:r>
      <w:r w:rsidR="006865F1" w:rsidRPr="00F539DB">
        <w:fldChar w:fldCharType="end"/>
      </w:r>
      <w:r w:rsidR="006865F1" w:rsidRPr="00F539DB">
        <w:t>, Mef2c</w:t>
      </w:r>
      <w:r w:rsidR="006865F1" w:rsidRPr="00F539DB">
        <w:fldChar w:fldCharType="begin"/>
      </w:r>
      <w:r w:rsidR="00476473">
        <w:instrText xml:space="preserve"> ADDIN ZOTERO_ITEM CSL_CITATION {"citationID":"ngoa4VCS","properties":{"formattedCitation":"(4)","plainCitation":"(4)","noteIndex":0},"citationItems":[{"id":692,"uris":["http://zotero.org/users/9788701/items/2TLS4ETX"],"itemData":{"id":692,"type":"article-journal","abstract":"Members of the myocyte enhancer factor–2 (MEF2) family of MADS (MCM1, agamous, deficiens, serum response factor)–box transcription factors bind an A-T–rich DNA sequence associated with muscle-specific genes. The murine MEF2C gene is expressed in heart precursor cells before formation of the linear heart tube. In mice homozygous for a null mutation of MEF2C, the heart tube did not undergo looping morphogenesis, the future right ventricle did not form, and a subset of cardiac muscle genes was not expressed. The absence of the right ventricular region of the mutant heart correlated with down-regulation of the dHAND gene, which encodes a basic helix-loop-helix transcription factor required for cardiac morphogenesis. Thus, MEF2C is an essential regulator of cardiac myogenesis and right ventricular development.","container-title":"Science","DOI":"10.1126/science.276.5317.1404","issue":"5317","note":"publisher: American Association for the Advancement of Science","page":"1404-1407","source":"science.org (Atypon)","title":"Control of Mouse Cardiac Morphogenesis and Myogenesis by Transcription Factor MEF2C","volume":"276","author":[{"family":"Lin","given":"Qing"},{"family":"Schwarz","given":"John"},{"family":"Bucana","given":"Corazon"},{"family":"N. Olson","given":"Eric"}],"issued":{"date-parts":[["1997",5,30]]}}}],"schema":"https://github.com/citation-style-language/schema/raw/master/csl-citation.json"} </w:instrText>
      </w:r>
      <w:r w:rsidR="006865F1" w:rsidRPr="00F539DB">
        <w:fldChar w:fldCharType="separate"/>
      </w:r>
      <w:r w:rsidR="00476473">
        <w:rPr>
          <w:rFonts w:ascii="Aptos" w:cs="Times New Roman"/>
          <w:kern w:val="0"/>
        </w:rPr>
        <w:t>(4)</w:t>
      </w:r>
      <w:r w:rsidR="006865F1" w:rsidRPr="00F539DB">
        <w:fldChar w:fldCharType="end"/>
      </w:r>
      <w:r w:rsidR="006865F1" w:rsidRPr="00F539DB">
        <w:t>, Mef2a</w:t>
      </w:r>
      <w:r w:rsidR="006865F1" w:rsidRPr="00F539DB">
        <w:fldChar w:fldCharType="begin"/>
      </w:r>
      <w:r w:rsidR="00476473">
        <w:instrText xml:space="preserve"> ADDIN ZOTERO_ITEM CSL_CITATION {"citationID":"SEAisikG","properties":{"formattedCitation":"(5)","plainCitation":"(5)","noteIndex":0},"citationItems":[{"id":694,"uris":["http://zotero.org/users/9788701/items/GRHKWJ4X"],"itemData":{"id":694,"type":"article-journal","abstract":"The four MEF2 transcription factors (MEF2A, -B, -C, and -D) regulate differentiation and calcium-dependent gene expression in muscle cells. We generated mice deficient in MEF2A, the predominant Mef2 gene product expressed in post-natal cardiac muscle. Most mice lacking Mef2a died suddenly within the first week of life and exhibited pronounced dilation of the right ventricle, myofibrillar fragmentation, mitochondrial disorganization and activation of a fetal cardiac gene program. The few Mef2a−/− mice that survived to adulthood also showed a deficiency of cardiac mitochondria and susceptibility to sudden death. Paradoxically, MEF2 transcriptional activity, revealed by the expression of a MEF2-dependent transgene, was enhanced in the hearts of Mef2a-mutant mice, reflecting the transcriptional activation of residual MEF2D. These findings reveal specific roles for MEF2A in maintaining appropriate mitochondrial content and cyto-architectural integrity in the post-natal heart and show that other MEF2 isoforms cannot support these activities.","container-title":"Nature Medicine","DOI":"10.1038/nm789","ISSN":"1546-170X","issue":"11","journalAbbreviation":"Nat Med","language":"en","license":"2002 Springer Nature America, Inc.","note":"publisher: Nature Publishing Group","page":"1303-1309","source":"www.nature.com","title":"Mitochondrial deficiency and cardiac sudden death in mice lacking the MEF2A transcription factor","volume":"8","author":[{"family":"Naya","given":"Francisco J."},{"family":"Black","given":"Brian L."},{"family":"Wu","given":"Hai"},{"family":"Bassel-Duby","given":"Rhonda"},{"family":"Richardson","given":"James A."},{"family":"Hill","given":"Joseph A."},{"family":"Olson","given":"Eric N."}],"issued":{"date-parts":[["2002",11]]}}}],"schema":"https://github.com/citation-style-language/schema/raw/master/csl-citation.json"} </w:instrText>
      </w:r>
      <w:r w:rsidR="006865F1" w:rsidRPr="00F539DB">
        <w:fldChar w:fldCharType="separate"/>
      </w:r>
      <w:r w:rsidR="00476473">
        <w:rPr>
          <w:rFonts w:ascii="Aptos" w:cs="Times New Roman"/>
          <w:kern w:val="0"/>
        </w:rPr>
        <w:t>(5)</w:t>
      </w:r>
      <w:r w:rsidR="006865F1" w:rsidRPr="00F539DB">
        <w:fldChar w:fldCharType="end"/>
      </w:r>
      <w:r w:rsidR="006865F1" w:rsidRPr="00F539DB">
        <w:t>, Tead</w:t>
      </w:r>
      <w:r w:rsidR="006865F1" w:rsidRPr="00F539DB">
        <w:fldChar w:fldCharType="begin"/>
      </w:r>
      <w:r w:rsidR="00476473">
        <w:instrText xml:space="preserve"> ADDIN ZOTERO_ITEM CSL_CITATION {"citationID":"g9mvlp2a","properties":{"formattedCitation":"(6)","plainCitation":"(6)","noteIndex":0},"citationItems":[{"id":698,"uris":["http://zotero.org/users/9788701/items/AKMZ5CDM"],"itemData":{"id":698,"type":"article-journal","abstract":"The YAP transcription coactivator has been implicated as an oncogene and is amplified in human cancers. Recent studies have established that YAP is phosphorylated and inhibited by the Hippo tumor suppressor pathway. Here we demonstrate that the TEAD family transcription factors are essential in mediating YAP-dependent gene expression. TEAD is also required for YAP-induced cell growth, oncogenic transformation, and epithelial–mesenchymal transition. CTGF is identified as a direct YAP target gene important for cell growth. Moreover, the functional relationship between YAP and TEAD is conserved in Drosophila Yki (the YAP homolog) and Scalloped (the TEAD homolog). Our study reveals TEAD as a new component in the Hippo pathway playing essential roles in mediating biological functions of YAP.","container-title":"Genes &amp; Development","DOI":"10.1101/gad.1664408","ISSN":"0890-9369, 1549-5477","issue":"14","journalAbbreviation":"Genes Dev.","language":"en","note":"Company: Cold Spring Harbor Laboratory Press\nDistributor: Cold Spring Harbor Laboratory Press\nInstitution: Cold Spring Harbor Laboratory Press\nLabel: Cold Spring Harbor Laboratory Press\npublisher: Cold Spring Harbor Lab\nPMID: 18579750","page":"1962-1971","source":"genesdev.cshlp.org","title":"TEAD mediates YAP-dependent gene induction and growth control","volume":"22","author":[{"family":"Zhao","given":"Bin"},{"family":"Ye","given":"Xin"},{"family":"Yu","given":"Jindan"},{"family":"Li","given":"Li"},{"family":"Li","given":"Weiquan"},{"family":"Li","given":"Siming"},{"family":"Yu","given":"Jianjun"},{"family":"Lin","given":"Jiandie D."},{"family":"Wang","given":"Cun-Yu"},{"family":"Chinnaiyan","given":"Arul M."},{"family":"Lai","given":"Zhi-Chun"},{"family":"Guan","given":"Kun-Liang"}],"issued":{"date-parts":[["2008",7,15]]}}}],"schema":"https://github.com/citation-style-language/schema/raw/master/csl-citation.json"} </w:instrText>
      </w:r>
      <w:r w:rsidR="006865F1" w:rsidRPr="00F539DB">
        <w:fldChar w:fldCharType="separate"/>
      </w:r>
      <w:r w:rsidR="00476473">
        <w:rPr>
          <w:rFonts w:ascii="Aptos" w:cs="Times New Roman"/>
          <w:kern w:val="0"/>
        </w:rPr>
        <w:t>(6)</w:t>
      </w:r>
      <w:r w:rsidR="006865F1" w:rsidRPr="00F539DB">
        <w:fldChar w:fldCharType="end"/>
      </w:r>
      <w:r w:rsidR="006865F1" w:rsidRPr="00F539DB">
        <w:t>, and Srf</w:t>
      </w:r>
      <w:r w:rsidR="006865F1" w:rsidRPr="00F539DB">
        <w:fldChar w:fldCharType="begin"/>
      </w:r>
      <w:r w:rsidR="00476473">
        <w:instrText xml:space="preserve"> ADDIN ZOTERO_ITEM CSL_CITATION {"citationID":"hdd4S3B2","properties":{"formattedCitation":"(7)","plainCitation":"(7)","noteIndex":0},"citationItems":[{"id":696,"uris":["http://zotero.org/users/9788701/items/P7JZZCL5"],"itemData":{"id":696,"type":"article-journal","abstract":"Serum response factor (SRF) homozygous-null embryos from our backcross of SRFLacZ/+ “knock-in” mice failed to gastrulate and form mesoderm, similar to the findings of an earlier study (Arsenian, S., Weinhold, B., Oelgeschlager, M., Ruther, U., and Nordheim, A. (1998) EMBO J. 17, 6289–6299). Our use of embryonic stem cells provided a model system that could be used to investigate the specification of multiple embryonic lineages, including cardiac myocytes. We observed the absence of myogenic α-actins, SM22α, and myocardin expression and the failure to form beating cardiac myocytes in aggregated SRF null embryonic stem cells, whereas the appearance of transcription factors Nkx2–5 and GATA4 were unaffected. To study the role of SRF during heart organogenesis, we then performed cardiac-specific ablation of SRF by crossing the transgenic α-myosin heavy chain Cre recombinase line with SRF LoxP-engineered mice. Cardiac-specific ablation of SRF resulted in embryonic lethality due to cardiac insufficiency during chamber maturation. Conditional ablation of SRF also reduced cell survival concomitant with increased apoptosis and reduced cellularity. Significant reductions in SRF (≥95%), atrial naturetic factor (≥80%), and cardiac (≥60%), skeletal (≥90%), and smooth muscle (≥75%) α-actin transcripts were also observed in the cardiac-conditional knock-out heart. This was consistent with the idea that SRF directs de novo cardiac and smooth muscle gene activities. Finally, quantitation of the knock-in LacZ reporter gene transcripts in the hearts of cardiac-conditional knock-out embryos revealed an </w:instrText>
      </w:r>
      <w:r w:rsidR="00476473">
        <w:rPr>
          <w:rFonts w:ascii="Cambria Math" w:hAnsi="Cambria Math" w:cs="Cambria Math"/>
        </w:rPr>
        <w:instrText>∼</w:instrText>
      </w:r>
      <w:r w:rsidR="00476473">
        <w:instrText xml:space="preserve">30% reduction in gene activity, indicating SRF gene autoregulation during cardiogenesis.","container-title":"Journal of Biological Chemistry","DOI":"10.1074/jbc.M501372200","ISSN":"0021-9258","issue":"37","journalAbbreviation":"Journal of Biological Chemistry","page":"32531-32538","source":"ScienceDirect","title":"Conditional Mutagenesis of the Murine Serum Response Factor Gene Blocks Cardiogenesis and the Transcription of Downstream Gene Targets*","volume":"280","author":[{"family":"Niu","given":"Zhiyv"},{"family":"Yu","given":"Wei"},{"family":"Zhang","given":"Shu Xing"},{"family":"Barron","given":"Matthew"},{"family":"Belaguli","given":"Narasimhaswamy S."},{"family":"Schneider","given":"Michael D."},{"family":"Parmacek","given":"Michael"},{"family":"Nordheim","given":"Alfred"},{"family":"Schwartz","given":"Robert J."}],"issued":{"date-parts":[["2005",9,16]]}}}],"schema":"https://github.com/citation-style-language/schema/raw/master/csl-citation.json"} </w:instrText>
      </w:r>
      <w:r w:rsidR="006865F1" w:rsidRPr="00F539DB">
        <w:fldChar w:fldCharType="separate"/>
      </w:r>
      <w:r w:rsidR="00476473">
        <w:rPr>
          <w:rFonts w:ascii="Aptos" w:cs="Times New Roman"/>
          <w:kern w:val="0"/>
        </w:rPr>
        <w:t>(7)</w:t>
      </w:r>
      <w:r w:rsidR="006865F1" w:rsidRPr="00F539DB">
        <w:fldChar w:fldCharType="end"/>
      </w:r>
      <w:r w:rsidR="006865F1" w:rsidRPr="00F539DB">
        <w:t xml:space="preserve"> </w:t>
      </w:r>
      <w:r w:rsidR="00940E5A" w:rsidRPr="00F539DB">
        <w:t>in fetal mouse heart were taken from</w:t>
      </w:r>
      <w:r w:rsidR="00FC491B" w:rsidRPr="00F539DB">
        <w:t xml:space="preserve"> </w:t>
      </w:r>
      <w:r w:rsidR="00FD11BC" w:rsidRPr="00F539DB">
        <w:fldChar w:fldCharType="begin"/>
      </w:r>
      <w:r w:rsidR="00476473">
        <w:instrText xml:space="preserve"> ADDIN ZOTERO_ITEM CSL_CITATION {"citationID":"2CPSJol4","properties":{"formattedCitation":"(8)","plainCitation":"(8)","noteIndex":0},"citationItems":[{"id":548,"uris":["http://zotero.org/users/9788701/items/XIRQVDGS"],"itemData":{"id":548,"type":"article-journal","abstract":"Mapping the chromatin occupancy of transcription factors (TFs) is a key step in deciphering developmental transcriptional programs. Here we use biotinylated knockin alleles of seven key cardiac TFs (GATA4, NKX2-5, MEF2A, MEF2C, SRF, TBX5, TEAD1) to sensitively and reproducibly map their genome-wide occupancy in the fetal and adult mouse heart. These maps show that TF occupancy is dynamic between developmental stages and that multiple TFs often collaboratively occupy the same chromatin region through indirect cooperativity. Multi-TF regions exhibit features of functional regulatory elements, including evolutionary conservation, chromatin accessibility, and activity in transcriptional enhancer assays. H3K27ac, a feature of many enhancers, incompletely overlaps multi-TF regions, and multi-TF regions lacking H3K27ac retain conservation and enhancer activity. TEAD1 is a core component of the cardiac transcriptional network, co-occupying cardiac regulatory regions and controlling cardiomyocyte-specific gene functions. Our study provides a resource for deciphering the cardiac transcriptional regulatory network and gaining insights into the molecular mechanisms governing heart development.","container-title":"Nature Communications","DOI":"10.1038/s41467-019-12812-3","ISSN":"2041-1723","issue":"1","journalAbbreviation":"Nat Commun","language":"en","license":"2019 The Author(s)","note":"publisher: Nature Publishing Group","page":"4907","source":"www.nature.com","title":"A reference map of murine cardiac transcription factor chromatin occupancy identifies dynamic and conserved enhancers","volume":"10","author":[{"family":"Akerberg","given":"Brynn N."},{"family":"Gu","given":"Fei"},{"family":"VanDusen","given":"Nathan J."},{"family":"Zhang","given":"Xiaoran"},{"family":"Dong","given":"Rui"},{"family":"Li","given":"Kai"},{"family":"Zhang","given":"Bing"},{"family":"Zhou","given":"Bin"},{"family":"Sethi","given":"Isha"},{"family":"Ma","given":"Qing"},{"family":"Wasson","given":"Lauren"},{"family":"Wen","given":"Tong"},{"family":"Liu","given":"Jinhua"},{"family":"Dong","given":"Kunzhe"},{"family":"Conlon","given":"Frank L."},{"family":"Zhou","given":"Jiliang"},{"family":"Yuan","given":"Guo-Cheng"},{"family":"Zhou","given":"Pingzhu"},{"family":"Pu","given":"William T."}],"issued":{"date-parts":[["2019",10,28]]}}}],"schema":"https://github.com/citation-style-language/schema/raw/master/csl-citation.json"} </w:instrText>
      </w:r>
      <w:r w:rsidR="00FD11BC" w:rsidRPr="00F539DB">
        <w:fldChar w:fldCharType="separate"/>
      </w:r>
      <w:r w:rsidR="00476473">
        <w:rPr>
          <w:rFonts w:ascii="Aptos" w:cs="Times New Roman"/>
          <w:kern w:val="0"/>
        </w:rPr>
        <w:t>(8)</w:t>
      </w:r>
      <w:r w:rsidR="00FD11BC" w:rsidRPr="00F539DB">
        <w:fldChar w:fldCharType="end"/>
      </w:r>
      <w:r w:rsidR="00940E5A" w:rsidRPr="00F539DB">
        <w:t>.</w:t>
      </w:r>
    </w:p>
    <w:bookmarkEnd w:id="6"/>
    <w:p w14:paraId="06AD2392" w14:textId="77777777" w:rsidR="00757984" w:rsidRDefault="00757984" w:rsidP="00D51BC2">
      <w:pPr>
        <w:spacing w:after="60"/>
        <w:jc w:val="both"/>
        <w:rPr>
          <w:lang w:val="en-US"/>
        </w:rPr>
      </w:pPr>
    </w:p>
    <w:p w14:paraId="3B3A4CF0" w14:textId="77777777" w:rsidR="00757984" w:rsidRPr="00A11455" w:rsidRDefault="00757984" w:rsidP="00343172">
      <w:pPr>
        <w:pStyle w:val="Heading3"/>
      </w:pPr>
      <w:bookmarkStart w:id="7" w:name="_Toc229689754"/>
      <w:r w:rsidRPr="00A11455">
        <w:t>The hs3112 enhancer exhibits activity in NCC–derived lineages</w:t>
      </w:r>
      <w:bookmarkEnd w:id="7"/>
    </w:p>
    <w:p w14:paraId="37549475" w14:textId="0F7E9880" w:rsidR="008D5E28" w:rsidRPr="00F539DB" w:rsidRDefault="008D5E28" w:rsidP="00D51BC2">
      <w:pPr>
        <w:spacing w:after="60"/>
        <w:jc w:val="both"/>
        <w:rPr>
          <w:lang w:val="en-US"/>
        </w:rPr>
      </w:pPr>
      <w:r>
        <w:rPr>
          <w:noProof/>
          <w:lang w:val="en-US"/>
        </w:rPr>
        <w:drawing>
          <wp:inline distT="0" distB="0" distL="0" distR="0" wp14:anchorId="49767C18" wp14:editId="0C926603">
            <wp:extent cx="6019800" cy="7708900"/>
            <wp:effectExtent l="0" t="0" r="0" b="0"/>
            <wp:docPr id="13399379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937916" name="Picture 1339937916"/>
                    <pic:cNvPicPr/>
                  </pic:nvPicPr>
                  <pic:blipFill>
                    <a:blip r:embed="rId11"/>
                    <a:stretch>
                      <a:fillRect/>
                    </a:stretch>
                  </pic:blipFill>
                  <pic:spPr>
                    <a:xfrm>
                      <a:off x="0" y="0"/>
                      <a:ext cx="6019800" cy="7708900"/>
                    </a:xfrm>
                    <a:prstGeom prst="rect">
                      <a:avLst/>
                    </a:prstGeom>
                  </pic:spPr>
                </pic:pic>
              </a:graphicData>
            </a:graphic>
          </wp:inline>
        </w:drawing>
      </w:r>
    </w:p>
    <w:p w14:paraId="582BD0D8" w14:textId="27D75617" w:rsidR="000D31AF" w:rsidRDefault="006C3133" w:rsidP="008A0A49">
      <w:pPr>
        <w:spacing w:after="60"/>
        <w:jc w:val="both"/>
        <w:rPr>
          <w:lang w:val="en-US"/>
        </w:rPr>
      </w:pPr>
      <w:r w:rsidRPr="00F539DB">
        <w:rPr>
          <w:b/>
          <w:bCs/>
          <w:lang w:val="en-US"/>
        </w:rPr>
        <w:t xml:space="preserve">Figure S4. </w:t>
      </w:r>
      <w:r w:rsidR="00014444" w:rsidRPr="00F539DB">
        <w:rPr>
          <w:b/>
          <w:bCs/>
          <w:lang w:val="en-US"/>
        </w:rPr>
        <w:t>The hs3112 enhancer is active in developing mouse heart.</w:t>
      </w:r>
      <w:r w:rsidR="00014444" w:rsidRPr="00F539DB">
        <w:rPr>
          <w:lang w:val="en-US"/>
        </w:rPr>
        <w:t xml:space="preserve"> </w:t>
      </w:r>
      <w:r w:rsidRPr="00F539DB">
        <w:rPr>
          <w:lang w:val="en-US"/>
        </w:rPr>
        <w:t xml:space="preserve">Transgenic mouse embryos </w:t>
      </w:r>
      <w:r w:rsidR="00341254" w:rsidRPr="00F539DB">
        <w:rPr>
          <w:lang w:val="en-US"/>
        </w:rPr>
        <w:t xml:space="preserve">carrying </w:t>
      </w:r>
      <w:r w:rsidR="00DD439D" w:rsidRPr="00F539DB">
        <w:rPr>
          <w:lang w:val="en-US"/>
        </w:rPr>
        <w:t xml:space="preserve">either </w:t>
      </w:r>
      <w:r w:rsidRPr="00F539DB">
        <w:rPr>
          <w:lang w:val="en-US"/>
        </w:rPr>
        <w:t xml:space="preserve">tandem </w:t>
      </w:r>
      <w:r w:rsidR="00DD439D" w:rsidRPr="00F539DB">
        <w:rPr>
          <w:lang w:val="en-US"/>
        </w:rPr>
        <w:t xml:space="preserve">or </w:t>
      </w:r>
      <w:r w:rsidRPr="00F539DB">
        <w:rPr>
          <w:lang w:val="en-US"/>
        </w:rPr>
        <w:t xml:space="preserve">single </w:t>
      </w:r>
      <w:r w:rsidR="00DD439D" w:rsidRPr="00F539DB">
        <w:rPr>
          <w:lang w:val="en-US"/>
        </w:rPr>
        <w:t xml:space="preserve">copies of the </w:t>
      </w:r>
      <w:r w:rsidRPr="00F539DB">
        <w:rPr>
          <w:lang w:val="en-US"/>
        </w:rPr>
        <w:t xml:space="preserve">hs3112-LacZ or hs3112.1-LacZ </w:t>
      </w:r>
      <w:r w:rsidR="00DD439D" w:rsidRPr="00F539DB">
        <w:rPr>
          <w:lang w:val="en-US"/>
        </w:rPr>
        <w:t xml:space="preserve">reporter </w:t>
      </w:r>
      <w:r w:rsidRPr="00F539DB">
        <w:rPr>
          <w:lang w:val="en-US"/>
        </w:rPr>
        <w:t>transgene</w:t>
      </w:r>
      <w:r w:rsidR="00DD439D" w:rsidRPr="00F539DB">
        <w:rPr>
          <w:lang w:val="en-US"/>
        </w:rPr>
        <w:t>,</w:t>
      </w:r>
      <w:r w:rsidRPr="00F539DB">
        <w:rPr>
          <w:lang w:val="en-US"/>
        </w:rPr>
        <w:t xml:space="preserve"> integrated into the genome </w:t>
      </w:r>
      <w:r w:rsidR="00341254" w:rsidRPr="00F539DB">
        <w:rPr>
          <w:lang w:val="en-US"/>
        </w:rPr>
        <w:t xml:space="preserve">using </w:t>
      </w:r>
      <w:r w:rsidRPr="00F539DB">
        <w:rPr>
          <w:lang w:val="en-US"/>
        </w:rPr>
        <w:t xml:space="preserve">the </w:t>
      </w:r>
      <w:r w:rsidR="005D66C8" w:rsidRPr="00F539DB">
        <w:rPr>
          <w:lang w:val="en-US"/>
        </w:rPr>
        <w:t xml:space="preserve">enhancer </w:t>
      </w:r>
      <w:r w:rsidRPr="00F539DB">
        <w:rPr>
          <w:lang w:val="en-US"/>
        </w:rPr>
        <w:t>enSERT</w:t>
      </w:r>
      <w:r w:rsidR="003D588A" w:rsidRPr="00F539DB">
        <w:rPr>
          <w:lang w:val="en-US"/>
        </w:rPr>
        <w:t xml:space="preserve"> </w:t>
      </w:r>
      <w:r w:rsidRPr="00F539DB">
        <w:rPr>
          <w:lang w:val="en-US"/>
        </w:rPr>
        <w:t>assay</w:t>
      </w:r>
      <w:r w:rsidR="00DD439D" w:rsidRPr="00F539DB">
        <w:rPr>
          <w:lang w:val="en-US"/>
        </w:rPr>
        <w:t>,</w:t>
      </w:r>
      <w:r w:rsidR="00014444" w:rsidRPr="00F539DB">
        <w:rPr>
          <w:lang w:val="en-US"/>
        </w:rPr>
        <w:t xml:space="preserve"> were stained with X-</w:t>
      </w:r>
      <w:r w:rsidR="0020542C" w:rsidRPr="00F539DB">
        <w:rPr>
          <w:lang w:val="en-US"/>
        </w:rPr>
        <w:lastRenderedPageBreak/>
        <w:t>gal</w:t>
      </w:r>
      <w:r w:rsidR="00341254" w:rsidRPr="00F539DB">
        <w:rPr>
          <w:lang w:val="en-US"/>
        </w:rPr>
        <w:t>,</w:t>
      </w:r>
      <w:r w:rsidR="00A3738D" w:rsidRPr="00F539DB">
        <w:rPr>
          <w:lang w:val="en-US"/>
        </w:rPr>
        <w:t xml:space="preserve"> and </w:t>
      </w:r>
      <w:r w:rsidR="00341254" w:rsidRPr="00F539DB">
        <w:rPr>
          <w:lang w:val="en-US"/>
        </w:rPr>
        <w:t xml:space="preserve">identical </w:t>
      </w:r>
      <w:r w:rsidR="00A3738D" w:rsidRPr="00F539DB">
        <w:rPr>
          <w:lang w:val="en-US"/>
        </w:rPr>
        <w:t>post-processing was applied to all images</w:t>
      </w:r>
      <w:r w:rsidRPr="00F539DB">
        <w:rPr>
          <w:lang w:val="en-US"/>
        </w:rPr>
        <w:t>.</w:t>
      </w:r>
      <w:r w:rsidR="004124B9" w:rsidRPr="00F539DB">
        <w:rPr>
          <w:lang w:val="en-US"/>
        </w:rPr>
        <w:t xml:space="preserve"> The top tandem embryo images for hs3112 and hs3112.1 are </w:t>
      </w:r>
      <w:r w:rsidR="00341254" w:rsidRPr="00F539DB">
        <w:rPr>
          <w:lang w:val="en-US"/>
        </w:rPr>
        <w:t xml:space="preserve">also shown </w:t>
      </w:r>
      <w:r w:rsidR="004124B9" w:rsidRPr="00F539DB">
        <w:rPr>
          <w:lang w:val="en-US"/>
        </w:rPr>
        <w:t xml:space="preserve">in </w:t>
      </w:r>
      <w:r w:rsidR="00341254" w:rsidRPr="00F539DB">
        <w:rPr>
          <w:lang w:val="en-US"/>
        </w:rPr>
        <w:t>F</w:t>
      </w:r>
      <w:r w:rsidR="004124B9" w:rsidRPr="00F539DB">
        <w:rPr>
          <w:lang w:val="en-US"/>
        </w:rPr>
        <w:t>igure 4E</w:t>
      </w:r>
      <w:r w:rsidR="00341254" w:rsidRPr="00F539DB">
        <w:rPr>
          <w:lang w:val="en-US"/>
        </w:rPr>
        <w:t>.</w:t>
      </w:r>
    </w:p>
    <w:p w14:paraId="45168F5B" w14:textId="77777777" w:rsidR="0073614E" w:rsidRPr="008A0A49" w:rsidRDefault="0073614E" w:rsidP="008A0A49">
      <w:pPr>
        <w:spacing w:after="60"/>
        <w:jc w:val="both"/>
        <w:rPr>
          <w:lang w:val="en-US"/>
        </w:rPr>
      </w:pPr>
    </w:p>
    <w:p w14:paraId="3627FC3D" w14:textId="48327414" w:rsidR="008D5E28" w:rsidRDefault="00BA49AC" w:rsidP="009E6F40">
      <w:pPr>
        <w:pStyle w:val="s5"/>
        <w:spacing w:beforeAutospacing="0" w:after="60" w:afterAutospacing="0"/>
        <w:jc w:val="both"/>
        <w:rPr>
          <w:rFonts w:asciiTheme="minorHAnsi" w:hAnsiTheme="minorHAnsi" w:cstheme="minorBidi"/>
          <w:b/>
          <w:bCs/>
          <w:lang w:val="en-US"/>
        </w:rPr>
      </w:pPr>
      <w:r>
        <w:rPr>
          <w:rFonts w:asciiTheme="minorHAnsi" w:hAnsiTheme="minorHAnsi" w:cstheme="minorBidi"/>
          <w:b/>
          <w:bCs/>
          <w:noProof/>
          <w:lang w:val="en-US"/>
          <w14:ligatures w14:val="standardContextual"/>
        </w:rPr>
        <w:drawing>
          <wp:inline distT="0" distB="0" distL="0" distR="0" wp14:anchorId="529BF5C3" wp14:editId="01715AE9">
            <wp:extent cx="6120130" cy="6834352"/>
            <wp:effectExtent l="0" t="0" r="1270" b="0"/>
            <wp:docPr id="5306331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633125" name="Picture 530633125"/>
                    <pic:cNvPicPr/>
                  </pic:nvPicPr>
                  <pic:blipFill rotWithShape="1">
                    <a:blip r:embed="rId12"/>
                    <a:srcRect b="9060"/>
                    <a:stretch>
                      <a:fillRect/>
                    </a:stretch>
                  </pic:blipFill>
                  <pic:spPr bwMode="auto">
                    <a:xfrm>
                      <a:off x="0" y="0"/>
                      <a:ext cx="6120130" cy="6834352"/>
                    </a:xfrm>
                    <a:prstGeom prst="rect">
                      <a:avLst/>
                    </a:prstGeom>
                    <a:ln>
                      <a:noFill/>
                    </a:ln>
                    <a:extLst>
                      <a:ext uri="{53640926-AAD7-44D8-BBD7-CCE9431645EC}">
                        <a14:shadowObscured xmlns:a14="http://schemas.microsoft.com/office/drawing/2010/main"/>
                      </a:ext>
                    </a:extLst>
                  </pic:spPr>
                </pic:pic>
              </a:graphicData>
            </a:graphic>
          </wp:inline>
        </w:drawing>
      </w:r>
    </w:p>
    <w:p w14:paraId="5603B53C" w14:textId="4AFAC549" w:rsidR="00EF7D9F" w:rsidRPr="00F539DB" w:rsidRDefault="00EF7D9F" w:rsidP="009E6F40">
      <w:pPr>
        <w:pStyle w:val="s5"/>
        <w:spacing w:beforeAutospacing="0" w:after="60" w:afterAutospacing="0"/>
        <w:jc w:val="both"/>
        <w:rPr>
          <w:rFonts w:asciiTheme="minorHAnsi" w:hAnsiTheme="minorHAnsi" w:cstheme="minorBidi"/>
          <w:lang w:val="en-US"/>
        </w:rPr>
      </w:pPr>
      <w:r w:rsidRPr="00F539DB">
        <w:rPr>
          <w:rFonts w:asciiTheme="minorHAnsi" w:hAnsiTheme="minorHAnsi" w:cstheme="minorBidi"/>
          <w:b/>
          <w:bCs/>
          <w:lang w:val="en-US"/>
        </w:rPr>
        <w:t xml:space="preserve">Figure S5. </w:t>
      </w:r>
      <w:bookmarkStart w:id="8" w:name="_Hlk215967935"/>
      <w:r w:rsidRPr="00F539DB">
        <w:rPr>
          <w:rFonts w:asciiTheme="minorHAnsi" w:hAnsiTheme="minorHAnsi" w:cstheme="minorBidi"/>
          <w:b/>
          <w:bCs/>
          <w:lang w:val="en-US"/>
        </w:rPr>
        <w:t>Microscopic analysis of hs3112-LacZ reporter activity in transgenic mouse embryo section</w:t>
      </w:r>
      <w:r w:rsidR="007810CB" w:rsidRPr="00F539DB">
        <w:rPr>
          <w:rFonts w:asciiTheme="minorHAnsi" w:hAnsiTheme="minorHAnsi" w:cstheme="minorBidi"/>
          <w:b/>
          <w:bCs/>
          <w:lang w:val="en-US"/>
        </w:rPr>
        <w:t>s</w:t>
      </w:r>
      <w:r w:rsidRPr="00F539DB">
        <w:rPr>
          <w:rFonts w:asciiTheme="minorHAnsi" w:hAnsiTheme="minorHAnsi" w:cstheme="minorBidi"/>
          <w:b/>
          <w:bCs/>
          <w:lang w:val="en-US"/>
        </w:rPr>
        <w:t xml:space="preserve"> </w:t>
      </w:r>
      <w:r w:rsidR="007810CB" w:rsidRPr="00F539DB">
        <w:rPr>
          <w:rFonts w:asciiTheme="minorHAnsi" w:hAnsiTheme="minorHAnsi" w:cstheme="minorBidi"/>
          <w:b/>
          <w:bCs/>
          <w:lang w:val="en-US"/>
        </w:rPr>
        <w:t xml:space="preserve">using </w:t>
      </w:r>
      <w:r w:rsidRPr="00F539DB">
        <w:rPr>
          <w:rFonts w:asciiTheme="minorHAnsi" w:hAnsiTheme="minorHAnsi" w:cstheme="minorBidi"/>
          <w:b/>
          <w:bCs/>
          <w:lang w:val="en-US"/>
        </w:rPr>
        <w:t xml:space="preserve">co-staining with X-gal, the </w:t>
      </w:r>
      <w:r w:rsidR="00CF5DE3" w:rsidRPr="00F539DB">
        <w:rPr>
          <w:rFonts w:asciiTheme="minorHAnsi" w:hAnsiTheme="minorHAnsi" w:cstheme="minorBidi"/>
          <w:b/>
          <w:bCs/>
          <w:lang w:val="en-US"/>
        </w:rPr>
        <w:t>neural crest cell (</w:t>
      </w:r>
      <w:r w:rsidRPr="00F539DB">
        <w:rPr>
          <w:rFonts w:asciiTheme="minorHAnsi" w:hAnsiTheme="minorHAnsi" w:cstheme="minorBidi"/>
          <w:b/>
          <w:bCs/>
          <w:lang w:val="en-US"/>
        </w:rPr>
        <w:t>NCC</w:t>
      </w:r>
      <w:r w:rsidR="00CF5DE3" w:rsidRPr="00F539DB">
        <w:rPr>
          <w:rFonts w:asciiTheme="minorHAnsi" w:hAnsiTheme="minorHAnsi" w:cstheme="minorBidi"/>
          <w:b/>
          <w:bCs/>
          <w:lang w:val="en-US"/>
        </w:rPr>
        <w:t>)</w:t>
      </w:r>
      <w:r w:rsidRPr="00F539DB">
        <w:rPr>
          <w:rFonts w:asciiTheme="minorHAnsi" w:hAnsiTheme="minorHAnsi" w:cstheme="minorBidi"/>
          <w:b/>
          <w:bCs/>
          <w:lang w:val="en-US"/>
        </w:rPr>
        <w:t xml:space="preserve"> marker Sox10, and hematoxylin.</w:t>
      </w:r>
      <w:bookmarkEnd w:id="8"/>
      <w:r w:rsidRPr="00F539DB">
        <w:rPr>
          <w:rFonts w:asciiTheme="minorHAnsi" w:hAnsiTheme="minorHAnsi" w:cstheme="minorBidi"/>
          <w:b/>
          <w:bCs/>
          <w:lang w:val="en-US"/>
        </w:rPr>
        <w:t xml:space="preserve"> </w:t>
      </w:r>
      <w:r w:rsidRPr="00F539DB">
        <w:rPr>
          <w:rFonts w:asciiTheme="minorHAnsi" w:hAnsiTheme="minorHAnsi" w:cstheme="minorBidi"/>
          <w:lang w:val="en-US"/>
        </w:rPr>
        <w:t xml:space="preserve">Transverse sections from E11.5 embryos carrying the LacZ reporter </w:t>
      </w:r>
      <w:r w:rsidR="007810CB" w:rsidRPr="00F539DB">
        <w:rPr>
          <w:rFonts w:asciiTheme="minorHAnsi" w:hAnsiTheme="minorHAnsi" w:cstheme="minorBidi"/>
          <w:lang w:val="en-US"/>
        </w:rPr>
        <w:t xml:space="preserve">driven by wild-type hs3112 </w:t>
      </w:r>
      <w:r w:rsidRPr="00F539DB">
        <w:rPr>
          <w:rFonts w:asciiTheme="minorHAnsi" w:hAnsiTheme="minorHAnsi" w:cstheme="minorBidi"/>
          <w:lang w:val="en-US"/>
        </w:rPr>
        <w:t xml:space="preserve">are shown. Sections were stained with X-gal to </w:t>
      </w:r>
      <w:r w:rsidR="00335B1A" w:rsidRPr="00F539DB">
        <w:rPr>
          <w:rFonts w:asciiTheme="minorHAnsi" w:hAnsiTheme="minorHAnsi" w:cstheme="minorBidi"/>
          <w:lang w:val="en-US"/>
        </w:rPr>
        <w:t xml:space="preserve">reveal </w:t>
      </w:r>
      <w:r w:rsidRPr="00F539DB">
        <w:rPr>
          <w:rFonts w:asciiTheme="minorHAnsi" w:hAnsiTheme="minorHAnsi" w:cstheme="minorBidi"/>
          <w:lang w:val="en-US"/>
        </w:rPr>
        <w:t xml:space="preserve">LacZ activity and immunostained for Sox10 </w:t>
      </w:r>
      <w:r w:rsidR="00335B1A" w:rsidRPr="00F539DB">
        <w:rPr>
          <w:rFonts w:asciiTheme="minorHAnsi" w:hAnsiTheme="minorHAnsi" w:cstheme="minorBidi"/>
          <w:lang w:val="en-US"/>
        </w:rPr>
        <w:t xml:space="preserve">(1:100 and 1:200 antibody dilutions for hematoxylin &amp; neutral red and hematoxylin &amp; eosin images, respectively) </w:t>
      </w:r>
      <w:r w:rsidRPr="00F539DB">
        <w:rPr>
          <w:rFonts w:asciiTheme="minorHAnsi" w:hAnsiTheme="minorHAnsi" w:cstheme="minorBidi"/>
          <w:lang w:val="en-US"/>
        </w:rPr>
        <w:t xml:space="preserve">to visualize migrating NCCs. </w:t>
      </w:r>
      <w:r w:rsidR="00335B1A" w:rsidRPr="00F539DB">
        <w:rPr>
          <w:rFonts w:asciiTheme="minorHAnsi" w:hAnsiTheme="minorHAnsi" w:cstheme="minorBidi"/>
          <w:lang w:val="en-US"/>
        </w:rPr>
        <w:t xml:space="preserve">Both, the available fragments of the </w:t>
      </w:r>
      <w:r w:rsidRPr="00F539DB">
        <w:rPr>
          <w:rFonts w:asciiTheme="minorHAnsi" w:hAnsiTheme="minorHAnsi" w:cstheme="minorBidi"/>
          <w:lang w:val="en-US"/>
        </w:rPr>
        <w:t>whole-embryo section</w:t>
      </w:r>
      <w:r w:rsidR="004E2E5B" w:rsidRPr="00F539DB">
        <w:rPr>
          <w:rFonts w:asciiTheme="minorHAnsi" w:hAnsiTheme="minorHAnsi" w:cstheme="minorBidi"/>
          <w:lang w:val="en-US"/>
        </w:rPr>
        <w:t xml:space="preserve"> and </w:t>
      </w:r>
      <w:r w:rsidRPr="00F539DB">
        <w:rPr>
          <w:rFonts w:asciiTheme="minorHAnsi" w:hAnsiTheme="minorHAnsi" w:cstheme="minorBidi"/>
          <w:lang w:val="en-US"/>
        </w:rPr>
        <w:t>high</w:t>
      </w:r>
      <w:r w:rsidR="004E2E5B" w:rsidRPr="00F539DB">
        <w:rPr>
          <w:rFonts w:asciiTheme="minorHAnsi" w:hAnsiTheme="minorHAnsi" w:cstheme="minorBidi"/>
          <w:lang w:val="en-US"/>
        </w:rPr>
        <w:t xml:space="preserve"> </w:t>
      </w:r>
      <w:r w:rsidRPr="00F539DB">
        <w:rPr>
          <w:rFonts w:asciiTheme="minorHAnsi" w:hAnsiTheme="minorHAnsi" w:cstheme="minorBidi"/>
          <w:lang w:val="en-US"/>
        </w:rPr>
        <w:t>magnification views of selected regions of interest</w:t>
      </w:r>
      <w:r w:rsidR="004E2E5B" w:rsidRPr="00F539DB">
        <w:rPr>
          <w:rFonts w:asciiTheme="minorHAnsi" w:hAnsiTheme="minorHAnsi" w:cstheme="minorBidi"/>
          <w:lang w:val="en-US"/>
        </w:rPr>
        <w:t>, are presented.</w:t>
      </w:r>
    </w:p>
    <w:p w14:paraId="2BE756FE" w14:textId="77777777" w:rsidR="00757984" w:rsidRDefault="00757984" w:rsidP="00E43CDB">
      <w:pPr>
        <w:jc w:val="both"/>
        <w:rPr>
          <w:rFonts w:eastAsia="Times New Roman"/>
          <w:kern w:val="0"/>
          <w:lang w:eastAsia="en-GB"/>
          <w14:ligatures w14:val="none"/>
        </w:rPr>
      </w:pPr>
    </w:p>
    <w:p w14:paraId="7D5641EE" w14:textId="77777777" w:rsidR="00757984" w:rsidRPr="00420054" w:rsidRDefault="00757984" w:rsidP="00757984">
      <w:pPr>
        <w:spacing w:line="480" w:lineRule="auto"/>
      </w:pPr>
    </w:p>
    <w:p w14:paraId="712C4B68" w14:textId="77777777" w:rsidR="00757984" w:rsidRPr="00420054" w:rsidRDefault="00757984" w:rsidP="004F295D">
      <w:pPr>
        <w:pStyle w:val="Heading3"/>
      </w:pPr>
      <w:bookmarkStart w:id="9" w:name="_Toc229689755"/>
      <w:r w:rsidRPr="00420054">
        <w:lastRenderedPageBreak/>
        <w:t>Putative target gene of the hs3112 enhancer</w:t>
      </w:r>
      <w:bookmarkEnd w:id="9"/>
    </w:p>
    <w:p w14:paraId="5FCD009D" w14:textId="30CC6264" w:rsidR="00BA49AC" w:rsidRPr="00F539DB" w:rsidRDefault="00BA49AC" w:rsidP="00E43CDB">
      <w:pPr>
        <w:jc w:val="both"/>
        <w:rPr>
          <w:rFonts w:eastAsia="Times New Roman"/>
          <w:kern w:val="0"/>
          <w:lang w:eastAsia="en-GB"/>
          <w14:ligatures w14:val="none"/>
        </w:rPr>
      </w:pPr>
      <w:r>
        <w:rPr>
          <w:rFonts w:eastAsia="Times New Roman"/>
          <w:noProof/>
          <w:kern w:val="0"/>
          <w:lang w:eastAsia="en-GB"/>
        </w:rPr>
        <w:drawing>
          <wp:inline distT="0" distB="0" distL="0" distR="0" wp14:anchorId="7DBFE214" wp14:editId="56768B30">
            <wp:extent cx="6120130" cy="8582025"/>
            <wp:effectExtent l="0" t="0" r="0" b="0"/>
            <wp:docPr id="17099336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933668" name="Picture 1709933668"/>
                    <pic:cNvPicPr/>
                  </pic:nvPicPr>
                  <pic:blipFill>
                    <a:blip r:embed="rId13"/>
                    <a:stretch>
                      <a:fillRect/>
                    </a:stretch>
                  </pic:blipFill>
                  <pic:spPr>
                    <a:xfrm>
                      <a:off x="0" y="0"/>
                      <a:ext cx="6120130" cy="8582025"/>
                    </a:xfrm>
                    <a:prstGeom prst="rect">
                      <a:avLst/>
                    </a:prstGeom>
                  </pic:spPr>
                </pic:pic>
              </a:graphicData>
            </a:graphic>
          </wp:inline>
        </w:drawing>
      </w:r>
    </w:p>
    <w:p w14:paraId="5750A1A8" w14:textId="2FD31296" w:rsidR="00537F2A" w:rsidRPr="00F539DB" w:rsidRDefault="006C3133" w:rsidP="00D51BC2">
      <w:pPr>
        <w:jc w:val="both"/>
        <w:rPr>
          <w:lang w:val="en-US"/>
        </w:rPr>
      </w:pPr>
      <w:r w:rsidRPr="00F539DB">
        <w:rPr>
          <w:b/>
          <w:bCs/>
          <w:lang w:val="en-US"/>
        </w:rPr>
        <w:t>Figure S</w:t>
      </w:r>
      <w:r w:rsidR="000640D4" w:rsidRPr="00F539DB">
        <w:rPr>
          <w:b/>
          <w:bCs/>
          <w:lang w:val="en-US"/>
        </w:rPr>
        <w:t>6</w:t>
      </w:r>
      <w:r w:rsidRPr="00F539DB">
        <w:rPr>
          <w:b/>
          <w:bCs/>
          <w:lang w:val="en-US"/>
        </w:rPr>
        <w:t xml:space="preserve">. </w:t>
      </w:r>
      <w:r w:rsidR="00D61ED4" w:rsidRPr="00F539DB">
        <w:rPr>
          <w:b/>
          <w:bCs/>
          <w:lang w:val="en-US"/>
        </w:rPr>
        <w:t xml:space="preserve">Comparison </w:t>
      </w:r>
      <w:r w:rsidRPr="00F539DB">
        <w:rPr>
          <w:b/>
          <w:bCs/>
          <w:lang w:val="en-US"/>
        </w:rPr>
        <w:t xml:space="preserve">of the epigenetic landscape across the hs3112 region in </w:t>
      </w:r>
      <w:r w:rsidRPr="00F539DB">
        <w:rPr>
          <w:rFonts w:eastAsia="Times New Roman"/>
          <w:b/>
          <w:bCs/>
          <w:kern w:val="0"/>
          <w:lang w:val="en-US" w:eastAsia="en-GB"/>
          <w14:ligatures w14:val="none"/>
        </w:rPr>
        <w:t>mouse and human cardiac tissues.</w:t>
      </w:r>
      <w:r w:rsidR="00A25009" w:rsidRPr="00F539DB">
        <w:rPr>
          <w:rFonts w:eastAsia="Times New Roman"/>
          <w:kern w:val="0"/>
          <w:lang w:val="en-US" w:eastAsia="en-GB"/>
          <w14:ligatures w14:val="none"/>
        </w:rPr>
        <w:t xml:space="preserve"> </w:t>
      </w:r>
      <w:r w:rsidR="00A25009" w:rsidRPr="00F539DB">
        <w:rPr>
          <w:lang w:val="en-US"/>
        </w:rPr>
        <w:t>(</w:t>
      </w:r>
      <w:r w:rsidRPr="00F539DB">
        <w:rPr>
          <w:b/>
          <w:bCs/>
          <w:lang w:val="en-US"/>
        </w:rPr>
        <w:t>A</w:t>
      </w:r>
      <w:r w:rsidRPr="00F539DB">
        <w:rPr>
          <w:lang w:val="en-US"/>
        </w:rPr>
        <w:t xml:space="preserve">) </w:t>
      </w:r>
      <w:r w:rsidR="008338DB" w:rsidRPr="00F539DB">
        <w:rPr>
          <w:lang w:val="en-US"/>
        </w:rPr>
        <w:t xml:space="preserve">SuRE activity decrease associated with the heterozygous rs74330989 variant. </w:t>
      </w:r>
      <w:r w:rsidR="008338DB" w:rsidRPr="00F539DB">
        <w:t xml:space="preserve">The </w:t>
      </w:r>
      <w:r w:rsidR="004B29D8" w:rsidRPr="00F539DB">
        <w:t xml:space="preserve">plot </w:t>
      </w:r>
      <w:r w:rsidR="008338DB" w:rsidRPr="00F539DB">
        <w:t xml:space="preserve">displays the </w:t>
      </w:r>
      <w:r w:rsidR="008338DB" w:rsidRPr="00F539DB">
        <w:rPr>
          <w:lang w:val="en-US"/>
        </w:rPr>
        <w:t>d</w:t>
      </w:r>
      <w:r w:rsidRPr="00F539DB">
        <w:rPr>
          <w:lang w:val="en-US"/>
        </w:rPr>
        <w:t xml:space="preserve">ecrease in SuRE </w:t>
      </w:r>
      <w:r w:rsidR="008338DB" w:rsidRPr="00F539DB">
        <w:rPr>
          <w:lang w:val="en-US"/>
        </w:rPr>
        <w:t xml:space="preserve">reporter </w:t>
      </w:r>
      <w:r w:rsidRPr="00F539DB">
        <w:rPr>
          <w:lang w:val="en-US"/>
        </w:rPr>
        <w:t xml:space="preserve">activity observed in genome </w:t>
      </w:r>
      <w:r w:rsidR="008338DB" w:rsidRPr="00F539DB">
        <w:rPr>
          <w:lang w:val="en-US"/>
        </w:rPr>
        <w:t xml:space="preserve">carrying the </w:t>
      </w:r>
      <w:r w:rsidRPr="00F539DB">
        <w:rPr>
          <w:lang w:val="en-US"/>
        </w:rPr>
        <w:t>heterozygous variant rs74330989 at hs3112 enhancer locus.</w:t>
      </w:r>
      <w:r w:rsidR="00A25009" w:rsidRPr="00F539DB">
        <w:rPr>
          <w:lang w:val="en-US"/>
        </w:rPr>
        <w:t xml:space="preserve"> </w:t>
      </w:r>
      <w:r w:rsidRPr="00F539DB">
        <w:rPr>
          <w:lang w:val="en-US"/>
        </w:rPr>
        <w:t>(</w:t>
      </w:r>
      <w:r w:rsidRPr="00F539DB">
        <w:rPr>
          <w:b/>
          <w:bCs/>
          <w:lang w:val="en-US"/>
        </w:rPr>
        <w:t>B</w:t>
      </w:r>
      <w:r w:rsidRPr="00F539DB">
        <w:rPr>
          <w:lang w:val="en-US"/>
        </w:rPr>
        <w:t xml:space="preserve">) </w:t>
      </w:r>
      <w:r w:rsidR="009220F3" w:rsidRPr="00F539DB">
        <w:rPr>
          <w:lang w:val="en-US"/>
        </w:rPr>
        <w:t>Three-</w:t>
      </w:r>
      <w:r w:rsidR="009220F3" w:rsidRPr="00F539DB">
        <w:rPr>
          <w:lang w:val="en-US"/>
        </w:rPr>
        <w:lastRenderedPageBreak/>
        <w:t xml:space="preserve">dimensional chromatin </w:t>
      </w:r>
      <w:r w:rsidR="00DB1421" w:rsidRPr="00F539DB">
        <w:rPr>
          <w:lang w:val="en-US"/>
        </w:rPr>
        <w:t xml:space="preserve">organization </w:t>
      </w:r>
      <w:r w:rsidR="009220F3" w:rsidRPr="00F539DB">
        <w:rPr>
          <w:lang w:val="en-US"/>
        </w:rPr>
        <w:t xml:space="preserve">of the </w:t>
      </w:r>
      <w:r w:rsidR="00B32759" w:rsidRPr="00F539DB">
        <w:rPr>
          <w:i/>
          <w:iCs/>
          <w:lang w:val="en-US"/>
        </w:rPr>
        <w:t>Opa1</w:t>
      </w:r>
      <w:r w:rsidR="00B32759" w:rsidRPr="00F539DB">
        <w:rPr>
          <w:lang w:val="en-US"/>
        </w:rPr>
        <w:t>-</w:t>
      </w:r>
      <w:r w:rsidR="00B32759" w:rsidRPr="00F539DB">
        <w:rPr>
          <w:i/>
          <w:iCs/>
          <w:lang w:val="en-US"/>
        </w:rPr>
        <w:t>Hes1</w:t>
      </w:r>
      <w:r w:rsidR="00B32759" w:rsidRPr="00F539DB">
        <w:rPr>
          <w:lang w:val="en-US"/>
        </w:rPr>
        <w:t xml:space="preserve"> </w:t>
      </w:r>
      <w:r w:rsidR="009220F3" w:rsidRPr="00F539DB">
        <w:rPr>
          <w:lang w:val="en-US"/>
        </w:rPr>
        <w:t>locus in mouse</w:t>
      </w:r>
      <w:r w:rsidR="006D110F" w:rsidRPr="00F539DB">
        <w:rPr>
          <w:lang w:val="en-US"/>
        </w:rPr>
        <w:t xml:space="preserve"> </w:t>
      </w:r>
      <w:r w:rsidR="00195E6F" w:rsidRPr="00F539DB">
        <w:rPr>
          <w:lang w:val="en-US"/>
        </w:rPr>
        <w:t xml:space="preserve">CMs </w:t>
      </w:r>
      <w:r w:rsidR="006D110F" w:rsidRPr="00F539DB">
        <w:rPr>
          <w:lang w:val="en-US"/>
        </w:rPr>
        <w:t>isolated from left ventricle of mouse strain C57BL/6</w:t>
      </w:r>
      <w:r w:rsidR="009220F3" w:rsidRPr="00F539DB">
        <w:rPr>
          <w:lang w:val="en-US"/>
        </w:rPr>
        <w:t xml:space="preserve">. The </w:t>
      </w:r>
      <w:r w:rsidRPr="00F539DB">
        <w:rPr>
          <w:lang w:val="en-US"/>
        </w:rPr>
        <w:t xml:space="preserve">Hi-C heatmap shows that </w:t>
      </w:r>
      <w:r w:rsidR="00005DC3" w:rsidRPr="00F539DB">
        <w:rPr>
          <w:lang w:val="en-US"/>
        </w:rPr>
        <w:t xml:space="preserve">the </w:t>
      </w:r>
      <w:r w:rsidR="00302897" w:rsidRPr="00F539DB">
        <w:rPr>
          <w:lang w:val="en-US"/>
        </w:rPr>
        <w:t>mouse</w:t>
      </w:r>
      <w:r w:rsidR="001B6CDF" w:rsidRPr="00F539DB">
        <w:rPr>
          <w:lang w:val="en-US"/>
        </w:rPr>
        <w:t xml:space="preserve"> </w:t>
      </w:r>
      <w:r w:rsidR="009220F3" w:rsidRPr="00F539DB">
        <w:rPr>
          <w:lang w:val="en-US"/>
        </w:rPr>
        <w:t xml:space="preserve">ortholog </w:t>
      </w:r>
      <w:r w:rsidR="001B6CDF" w:rsidRPr="00F539DB">
        <w:rPr>
          <w:lang w:val="en-US"/>
        </w:rPr>
        <w:t xml:space="preserve">of </w:t>
      </w:r>
      <w:r w:rsidRPr="00F539DB">
        <w:rPr>
          <w:lang w:val="en-US"/>
        </w:rPr>
        <w:t>hs3112</w:t>
      </w:r>
      <w:r w:rsidR="002916E8" w:rsidRPr="00F539DB">
        <w:rPr>
          <w:lang w:val="en-US"/>
        </w:rPr>
        <w:t xml:space="preserve"> (mm10, chr16:29,813,619–29,814,587)</w:t>
      </w:r>
      <w:r w:rsidRPr="00F539DB">
        <w:rPr>
          <w:lang w:val="en-US"/>
        </w:rPr>
        <w:t xml:space="preserve"> </w:t>
      </w:r>
      <w:r w:rsidR="009220F3" w:rsidRPr="00F539DB">
        <w:rPr>
          <w:lang w:val="en-US"/>
        </w:rPr>
        <w:t>resides</w:t>
      </w:r>
      <w:r w:rsidRPr="00F539DB">
        <w:rPr>
          <w:lang w:val="en-US"/>
        </w:rPr>
        <w:t xml:space="preserve"> within the same </w:t>
      </w:r>
      <w:r w:rsidR="008871AD" w:rsidRPr="00F539DB">
        <w:rPr>
          <w:lang w:val="en-US"/>
        </w:rPr>
        <w:t>topologically associating domain (</w:t>
      </w:r>
      <w:r w:rsidRPr="00F539DB">
        <w:rPr>
          <w:lang w:val="en-US"/>
        </w:rPr>
        <w:t>TAD</w:t>
      </w:r>
      <w:r w:rsidR="008871AD" w:rsidRPr="00F539DB">
        <w:rPr>
          <w:lang w:val="en-US"/>
        </w:rPr>
        <w:t>)</w:t>
      </w:r>
      <w:r w:rsidRPr="00F539DB">
        <w:rPr>
          <w:lang w:val="en-US"/>
        </w:rPr>
        <w:t xml:space="preserve"> as </w:t>
      </w:r>
      <w:r w:rsidR="009220F3" w:rsidRPr="00F539DB">
        <w:rPr>
          <w:lang w:val="en-US"/>
        </w:rPr>
        <w:t xml:space="preserve">the </w:t>
      </w:r>
      <w:r w:rsidR="00DB7AA8" w:rsidRPr="00F539DB">
        <w:rPr>
          <w:i/>
          <w:iCs/>
          <w:lang w:val="en-US"/>
        </w:rPr>
        <w:t>Hes1</w:t>
      </w:r>
      <w:r w:rsidR="00DB7AA8" w:rsidRPr="00F539DB">
        <w:rPr>
          <w:lang w:val="en-US"/>
        </w:rPr>
        <w:t xml:space="preserve"> </w:t>
      </w:r>
      <w:r w:rsidR="009220F3" w:rsidRPr="00F539DB">
        <w:rPr>
          <w:lang w:val="en-US"/>
        </w:rPr>
        <w:t>gene</w:t>
      </w:r>
      <w:r w:rsidRPr="00F539DB">
        <w:rPr>
          <w:lang w:val="en-US"/>
        </w:rPr>
        <w:t xml:space="preserve">, but </w:t>
      </w:r>
      <w:r w:rsidR="003B3700" w:rsidRPr="00F539DB">
        <w:rPr>
          <w:lang w:val="en-US"/>
        </w:rPr>
        <w:t xml:space="preserve">not </w:t>
      </w:r>
      <w:r w:rsidR="009220F3" w:rsidRPr="00F539DB">
        <w:rPr>
          <w:lang w:val="en-US"/>
        </w:rPr>
        <w:t xml:space="preserve">the </w:t>
      </w:r>
      <w:r w:rsidR="00DB7AA8" w:rsidRPr="00F539DB">
        <w:rPr>
          <w:i/>
          <w:iCs/>
          <w:lang w:val="en-US"/>
        </w:rPr>
        <w:t>Opa1</w:t>
      </w:r>
      <w:r w:rsidR="00DB7AA8" w:rsidRPr="00F539DB">
        <w:rPr>
          <w:lang w:val="en-US"/>
        </w:rPr>
        <w:t xml:space="preserve"> </w:t>
      </w:r>
      <w:r w:rsidR="009220F3" w:rsidRPr="00F539DB">
        <w:rPr>
          <w:lang w:val="en-US"/>
        </w:rPr>
        <w:t>gene</w:t>
      </w:r>
      <w:r w:rsidRPr="00F539DB">
        <w:rPr>
          <w:lang w:val="en-US"/>
        </w:rPr>
        <w:t>.</w:t>
      </w:r>
      <w:r w:rsidR="002916E8" w:rsidRPr="00F539DB">
        <w:rPr>
          <w:lang w:val="en-US"/>
        </w:rPr>
        <w:t xml:space="preserve"> </w:t>
      </w:r>
      <w:r w:rsidR="00394349" w:rsidRPr="00F539DB">
        <w:rPr>
          <w:lang w:val="en-US"/>
        </w:rPr>
        <w:t>For comparison, see</w:t>
      </w:r>
      <w:r w:rsidRPr="00F539DB">
        <w:rPr>
          <w:lang w:val="en-US"/>
        </w:rPr>
        <w:t xml:space="preserve"> the 3D genome </w:t>
      </w:r>
      <w:r w:rsidR="00B667CA" w:rsidRPr="00F539DB">
        <w:rPr>
          <w:lang w:val="en-US"/>
        </w:rPr>
        <w:t xml:space="preserve">organization </w:t>
      </w:r>
      <w:r w:rsidRPr="00F539DB">
        <w:rPr>
          <w:lang w:val="en-US"/>
        </w:rPr>
        <w:t>in the adult human heart (Figure 5D). The Hi-C data were taken from</w:t>
      </w:r>
      <w:r w:rsidR="006801EC" w:rsidRPr="00F539DB">
        <w:rPr>
          <w:lang w:val="en-US"/>
        </w:rPr>
        <w:t xml:space="preserve"> </w:t>
      </w:r>
      <w:r w:rsidR="006801EC" w:rsidRPr="00F539DB">
        <w:rPr>
          <w:vertAlign w:val="superscript"/>
          <w:lang w:val="en-US"/>
        </w:rPr>
        <w:fldChar w:fldCharType="begin"/>
      </w:r>
      <w:r w:rsidR="00476473">
        <w:rPr>
          <w:vertAlign w:val="superscript"/>
          <w:lang w:val="en-US"/>
        </w:rPr>
        <w:instrText xml:space="preserve"> ADDIN ZOTERO_ITEM CSL_CITATION {"citationID":"a216pg642ag","properties":{"formattedCitation":"(9)","plainCitation":"(9)","noteIndex":0},"citationItems":[{"id":740,"uris":["http://zotero.org/users/9788701/items/WLB7QLYB"],"itemData":{"id":740,"type":"article-journal","abstract":"Supplemental Digital Content is available in the text.","container-title":"Circulation","DOI":"10.1161/CIRCULATIONAHA.117.029430","ISSN":"0009-7322","issue":"17","journalAbbreviation":"Circulation","note":"PMID: 28802249\nPMCID: PMC5648689","page":"1613-1625","source":"PubMed Central","title":"High-Resolution Mapping of Chromatin Conformation in Cardiac Myocytes Reveals Structural Remodeling of the Epigenome in Heart Failure","volume":"136","author":[{"family":"Rosa-Garrido","given":"Manuel"},{"family":"Chapski","given":"Douglas J."},{"family":"Schmitt","given":"Anthony D."},{"family":"Kimball","given":"Todd H."},{"family":"Karbassi","given":"Elaheh"},{"family":"Monte","given":"Emma"},{"family":"Balderas","given":"Enrique"},{"family":"Pellegrini","given":"Matteo"},{"family":"Shih","given":"Tsai-Ting"},{"family":"Soehalim","given":"Elizabeth"},{"family":"Liem","given":"David"},{"family":"Ping","given":"Peipei"},{"family":"Galjart","given":"Niels J."},{"family":"Ren","given":"Shuxun"},{"family":"Wang","given":"Yibin"},{"family":"Ren","given":"Bing"},{"family":"Vondriska","given":"Thomas M."}],"issued":{"date-parts":[["2017",10,24]]}}}],"schema":"https://github.com/citation-style-language/schema/raw/master/csl-citation.json"} </w:instrText>
      </w:r>
      <w:r w:rsidR="006801EC" w:rsidRPr="00F539DB">
        <w:rPr>
          <w:vertAlign w:val="superscript"/>
          <w:lang w:val="en-US"/>
        </w:rPr>
        <w:fldChar w:fldCharType="separate"/>
      </w:r>
      <w:r w:rsidR="00476473">
        <w:rPr>
          <w:rFonts w:ascii="Aptos" w:cs="Times New Roman"/>
          <w:kern w:val="0"/>
        </w:rPr>
        <w:t>(9)</w:t>
      </w:r>
      <w:r w:rsidR="006801EC" w:rsidRPr="00F539DB">
        <w:rPr>
          <w:vertAlign w:val="superscript"/>
          <w:lang w:val="en-US"/>
        </w:rPr>
        <w:fldChar w:fldCharType="end"/>
      </w:r>
      <w:r w:rsidR="006801EC" w:rsidRPr="00F539DB">
        <w:rPr>
          <w:vertAlign w:val="superscript"/>
          <w:lang w:val="en-US"/>
        </w:rPr>
        <w:t>,</w:t>
      </w:r>
      <w:r w:rsidR="006801EC" w:rsidRPr="00F539DB">
        <w:rPr>
          <w:vertAlign w:val="superscript"/>
          <w:lang w:val="en-US"/>
        </w:rPr>
        <w:fldChar w:fldCharType="begin"/>
      </w:r>
      <w:r w:rsidR="00476473">
        <w:rPr>
          <w:vertAlign w:val="superscript"/>
          <w:lang w:val="en-US"/>
        </w:rPr>
        <w:instrText xml:space="preserve"> ADDIN ZOTERO_ITEM CSL_CITATION {"citationID":"a5tosunebb","properties":{"formattedCitation":"(10)","plainCitation":"(10)","noteIndex":0},"citationItems":[{"id":652,"uris":["http://zotero.org/users/9788701/items/DWKSXYZC"],"itemData":{"id":652,"type":"article","abstract":"Most disease-associated variants identified by population based genetic studies are non-coding, which compromises finding causative genes and mechanisms. Presumably they interact through looping with nearby genes to modulate transcription. Hi-C provides the most complete and unbiased method for genome-wide identification of potential regulatory interactions, but finding chromatin loops in Hi-C data remains difficult and tissue specific data are limited. We have generated Hi-C data from primary cardiac tissue and developed a method, peakHiC, for sensitive and quantitative loop calling to uncover the human heart regulatory interactome. We identify complex CTCF-dependent and -independent contact networks, with loops between coding and non-coding gene promoters, shared enhancers and repressive sites. Across the genome, enhancer interaction strength correlates with gene transcriptional output and loop dynamics follows CTCF, cohesin and H3K27Ac occupancy levels. Finally, we demonstrate that intersection of the human heart regulatory interactome with cardiovascular disease variants facilitates prioritizing disease-causative genes.","language":"en","license":"© 2019, Posted by Cold Spring Harbor Laboratory. This pre-print is available under a Creative Commons License (Attribution-NonCommercial-NoDerivs 4.0 International), CC BY-NC-ND 4.0, as described at http://creativecommons.org/licenses/by-nc-nd/4.0/","note":"page: 705715\nsection: New Results","publisher":"bioRxiv","source":"bioRxiv","title":"Detailed Regulatory Interaction Map of the Human Heart Facilitates Gene Discovery for Cardiovascular Disease","URL":"https://www.biorxiv.org/content/10.1101/705715v1","author":[{"family":"Bianchi","given":"Valerio"},{"family":"Geeven","given":"Geert"},{"family":"Tucker","given":"Nathan"},{"family":"Hilvering","given":"Catharina R. E."},{"family":"Hall","given":"Amelia W."},{"family":"Roselli","given":"Carolina"},{"family":"Hill","given":"Matthew C."},{"family":"Martin","given":"James F."},{"family":"Margulies","given":"Kenneth B."},{"family":"Ellinor","given":"Patrick T."},{"family":"Laat","given":"Wouter","dropping-particle":"de"}],"accessed":{"date-parts":[["2025",12,29]]},"issued":{"date-parts":[["2019",7,17]]}}}],"schema":"https://github.com/citation-style-language/schema/raw/master/csl-citation.json"} </w:instrText>
      </w:r>
      <w:r w:rsidR="006801EC" w:rsidRPr="00F539DB">
        <w:rPr>
          <w:vertAlign w:val="superscript"/>
          <w:lang w:val="en-US"/>
        </w:rPr>
        <w:fldChar w:fldCharType="separate"/>
      </w:r>
      <w:r w:rsidR="00476473">
        <w:rPr>
          <w:rFonts w:ascii="Aptos" w:cs="Times New Roman"/>
          <w:kern w:val="0"/>
        </w:rPr>
        <w:t>(10)</w:t>
      </w:r>
      <w:r w:rsidR="006801EC" w:rsidRPr="00F539DB">
        <w:rPr>
          <w:vertAlign w:val="superscript"/>
          <w:lang w:val="en-US"/>
        </w:rPr>
        <w:fldChar w:fldCharType="end"/>
      </w:r>
      <w:r w:rsidRPr="00F539DB">
        <w:rPr>
          <w:lang w:val="en-US"/>
        </w:rPr>
        <w:t>.</w:t>
      </w:r>
      <w:r w:rsidR="00A25009" w:rsidRPr="00F539DB">
        <w:rPr>
          <w:lang w:val="en-US"/>
        </w:rPr>
        <w:t xml:space="preserve"> (</w:t>
      </w:r>
      <w:r w:rsidRPr="00F539DB">
        <w:rPr>
          <w:b/>
          <w:bCs/>
          <w:lang w:val="en-US"/>
        </w:rPr>
        <w:t>C-D</w:t>
      </w:r>
      <w:r w:rsidRPr="00F539DB">
        <w:rPr>
          <w:lang w:val="en-US"/>
        </w:rPr>
        <w:t xml:space="preserve">) </w:t>
      </w:r>
      <w:r w:rsidR="00322451" w:rsidRPr="00F539DB">
        <w:rPr>
          <w:lang w:val="en-US"/>
        </w:rPr>
        <w:t xml:space="preserve">Epigenomic </w:t>
      </w:r>
      <w:r w:rsidR="00B667CA" w:rsidRPr="00F539DB">
        <w:rPr>
          <w:lang w:val="en-US"/>
        </w:rPr>
        <w:t xml:space="preserve">landscape </w:t>
      </w:r>
      <w:r w:rsidR="00322451" w:rsidRPr="00F539DB">
        <w:rPr>
          <w:lang w:val="en-US"/>
        </w:rPr>
        <w:t xml:space="preserve">of the </w:t>
      </w:r>
      <w:r w:rsidR="0032047E" w:rsidRPr="00F539DB">
        <w:rPr>
          <w:lang w:val="en-US"/>
        </w:rPr>
        <w:t xml:space="preserve">chromosomal region containing </w:t>
      </w:r>
      <w:r w:rsidR="00322451" w:rsidRPr="00F539DB">
        <w:rPr>
          <w:lang w:val="en-US"/>
        </w:rPr>
        <w:t xml:space="preserve">hs3112. </w:t>
      </w:r>
      <w:r w:rsidR="006A1024" w:rsidRPr="00F539DB">
        <w:rPr>
          <w:lang w:val="en-US"/>
        </w:rPr>
        <w:t>P</w:t>
      </w:r>
      <w:r w:rsidRPr="00F539DB">
        <w:rPr>
          <w:lang w:val="en-US"/>
        </w:rPr>
        <w:t>rof</w:t>
      </w:r>
      <w:r w:rsidR="00B15F6D" w:rsidRPr="00F539DB">
        <w:rPr>
          <w:lang w:val="en-US"/>
        </w:rPr>
        <w:t>iles</w:t>
      </w:r>
      <w:r w:rsidRPr="00F539DB">
        <w:rPr>
          <w:lang w:val="en-US"/>
        </w:rPr>
        <w:t xml:space="preserve"> </w:t>
      </w:r>
      <w:r w:rsidR="007A243A" w:rsidRPr="00F539DB">
        <w:rPr>
          <w:lang w:val="en-US"/>
        </w:rPr>
        <w:t xml:space="preserve">of </w:t>
      </w:r>
      <w:r w:rsidRPr="00F539DB">
        <w:rPr>
          <w:lang w:val="en-US"/>
        </w:rPr>
        <w:t xml:space="preserve">key </w:t>
      </w:r>
      <w:r w:rsidR="00B15F6D" w:rsidRPr="00F539DB">
        <w:rPr>
          <w:lang w:val="en-US"/>
        </w:rPr>
        <w:t xml:space="preserve">chromatin </w:t>
      </w:r>
      <w:r w:rsidRPr="00F539DB">
        <w:rPr>
          <w:lang w:val="en-US"/>
        </w:rPr>
        <w:t>marks</w:t>
      </w:r>
      <w:r w:rsidR="006A1024" w:rsidRPr="00F539DB">
        <w:t xml:space="preserve"> </w:t>
      </w:r>
      <w:r w:rsidR="006A1024" w:rsidRPr="00F539DB">
        <w:rPr>
          <w:lang w:val="en-US"/>
        </w:rPr>
        <w:t>are shown for</w:t>
      </w:r>
      <w:r w:rsidRPr="00F539DB">
        <w:rPr>
          <w:lang w:val="en-US"/>
        </w:rPr>
        <w:t xml:space="preserve"> fetal mouse </w:t>
      </w:r>
      <w:r w:rsidR="00B15F6D" w:rsidRPr="00F539DB">
        <w:rPr>
          <w:lang w:val="en-US"/>
        </w:rPr>
        <w:t>whole</w:t>
      </w:r>
      <w:r w:rsidR="007A243A" w:rsidRPr="00F539DB">
        <w:rPr>
          <w:lang w:val="en-US"/>
        </w:rPr>
        <w:t>-</w:t>
      </w:r>
      <w:r w:rsidR="00B15F6D" w:rsidRPr="00F539DB">
        <w:rPr>
          <w:lang w:val="en-US"/>
        </w:rPr>
        <w:t xml:space="preserve">heart tissue </w:t>
      </w:r>
      <w:r w:rsidRPr="00F539DB">
        <w:rPr>
          <w:lang w:val="en-US"/>
        </w:rPr>
        <w:t>(</w:t>
      </w:r>
      <w:r w:rsidRPr="00F539DB">
        <w:rPr>
          <w:b/>
          <w:bCs/>
          <w:lang w:val="en-US"/>
        </w:rPr>
        <w:t>C</w:t>
      </w:r>
      <w:r w:rsidRPr="00F539DB">
        <w:rPr>
          <w:lang w:val="en-US"/>
        </w:rPr>
        <w:t xml:space="preserve">) and human </w:t>
      </w:r>
      <w:r w:rsidR="007A243A" w:rsidRPr="00F539DB">
        <w:rPr>
          <w:lang w:val="en-US"/>
        </w:rPr>
        <w:t>whole-</w:t>
      </w:r>
      <w:r w:rsidR="00B15F6D" w:rsidRPr="00F539DB">
        <w:rPr>
          <w:lang w:val="en-US"/>
        </w:rPr>
        <w:t xml:space="preserve">heart tissue </w:t>
      </w:r>
      <w:r w:rsidRPr="00F539DB">
        <w:rPr>
          <w:lang w:val="en-US"/>
        </w:rPr>
        <w:t>(</w:t>
      </w:r>
      <w:r w:rsidRPr="00F539DB">
        <w:rPr>
          <w:b/>
          <w:bCs/>
          <w:lang w:val="en-US"/>
        </w:rPr>
        <w:t>D</w:t>
      </w:r>
      <w:r w:rsidRPr="00F539DB">
        <w:rPr>
          <w:lang w:val="en-US"/>
        </w:rPr>
        <w:t xml:space="preserve">). </w:t>
      </w:r>
      <w:r w:rsidR="006A1024" w:rsidRPr="00F539DB">
        <w:rPr>
          <w:lang w:val="en-US"/>
        </w:rPr>
        <w:t>T</w:t>
      </w:r>
      <w:r w:rsidR="00B15F6D" w:rsidRPr="00F539DB">
        <w:rPr>
          <w:lang w:val="en-US"/>
        </w:rPr>
        <w:t xml:space="preserve">he </w:t>
      </w:r>
      <w:r w:rsidRPr="00F539DB">
        <w:rPr>
          <w:lang w:val="en-US"/>
        </w:rPr>
        <w:t>repressive H3K27</w:t>
      </w:r>
      <w:r w:rsidR="00B15F6D" w:rsidRPr="00F539DB">
        <w:rPr>
          <w:lang w:val="en-US"/>
        </w:rPr>
        <w:t>M</w:t>
      </w:r>
      <w:r w:rsidRPr="00F539DB">
        <w:rPr>
          <w:lang w:val="en-US"/>
        </w:rPr>
        <w:t xml:space="preserve">e3 mark </w:t>
      </w:r>
      <w:r w:rsidR="006A1024" w:rsidRPr="00F539DB">
        <w:rPr>
          <w:lang w:val="en-US"/>
        </w:rPr>
        <w:t xml:space="preserve">is consistently present </w:t>
      </w:r>
      <w:r w:rsidRPr="00F539DB">
        <w:rPr>
          <w:lang w:val="en-US"/>
        </w:rPr>
        <w:t>at the hs3112 locus in both species. The ChIP-seq data were taken from</w:t>
      </w:r>
      <w:r w:rsidR="006801EC" w:rsidRPr="00F539DB">
        <w:rPr>
          <w:lang w:val="en-US"/>
        </w:rPr>
        <w:t xml:space="preserve"> </w:t>
      </w:r>
      <w:r w:rsidR="00DC1F02" w:rsidRPr="00F539DB">
        <w:rPr>
          <w:vertAlign w:val="superscript"/>
          <w:lang w:val="en-US"/>
        </w:rPr>
        <w:fldChar w:fldCharType="begin"/>
      </w:r>
      <w:r w:rsidR="00476473">
        <w:rPr>
          <w:vertAlign w:val="superscript"/>
          <w:lang w:val="en-US"/>
        </w:rPr>
        <w:instrText xml:space="preserve"> ADDIN ZOTERO_ITEM CSL_CITATION {"citationID":"a1h6vh6rhsg","properties":{"formattedCitation":"(11)","plainCitation":"(11)","noteIndex":0},"citationItems":[{"id":654,"uris":["http://zotero.org/users/9788701/items/EKKJNKNW"],"itemData":{"id":654,"type":"article-journal","abstract":"Rationale:There is growing evidence that common variants and rare sequence alterations in regulatory sequences can result in birth defects or predisposition to disease. Congenital heart defects are the most common birth defect and have a clear genetic component, yet only a third of cases can be attributed to structural variation in the genome or a mutation in a gene. The remaining unknown cases could be caused by alterations in regulatory sequences.Objective:Identify regulatory sequences and gene expression networks that are active during organogenesis of the human heart. Determine whether these sites and networks are enriched for disease-relevant genes and associated genetic variation.Methods and Results:We characterized ChromHMM (chromatin state) and gene expression dynamics during human heart organogenesis. We profiled 7 histone modifications in embryonic hearts from each of 9 distinct Carnegie stages (13–14, 16–21, and 23), annotated chromatin states, and compared these maps to over 100 human tissues and cell types. We also generated RNA-sequencing data, performed differential expression, and constructed weighted gene coexpression networks. We identified 177</w:instrText>
      </w:r>
      <w:r w:rsidR="00476473">
        <w:rPr>
          <w:rFonts w:ascii="Arial" w:hAnsi="Arial" w:cs="Arial"/>
          <w:vertAlign w:val="superscript"/>
          <w:lang w:val="en-US"/>
        </w:rPr>
        <w:instrText> </w:instrText>
      </w:r>
      <w:r w:rsidR="00476473">
        <w:rPr>
          <w:vertAlign w:val="superscript"/>
          <w:lang w:val="en-US"/>
        </w:rPr>
        <w:instrText>412 heart enhancers; 12</w:instrText>
      </w:r>
      <w:r w:rsidR="00476473">
        <w:rPr>
          <w:rFonts w:ascii="Arial" w:hAnsi="Arial" w:cs="Arial"/>
          <w:vertAlign w:val="superscript"/>
          <w:lang w:val="en-US"/>
        </w:rPr>
        <w:instrText> </w:instrText>
      </w:r>
      <w:r w:rsidR="00476473">
        <w:rPr>
          <w:vertAlign w:val="superscript"/>
          <w:lang w:val="en-US"/>
        </w:rPr>
        <w:instrText xml:space="preserve">395 had not been previously annotated as strong enhancers. We identified 92% of all functionally validated heart-positive enhancers (n=281; 7.5× enrichment; P&lt;2.2×10−16). Integration of these data demonstrated novel heart enhancers are enriched near genes expressed more strongly in cardiac tissue and are enriched for variants associated with ECG measures and atrial fibrillation. Our gene expression network analysis identified gene modules strongly enriched for heart-related functions, regulatory control by heart-specific enhancers, and putative disease genes.Conclusions:Well-connected hub genes with heart-specific expression targeted by embryonic heart-specific enhancers are likely disease candidates. Our functional annotations will allow for better interpretation of whole genome sequencing data in the large number of patients affected by congenital heart defects.","container-title":"Circulation Research","DOI":"10.1161/CIRCRESAHA.120.316704","issue":"9","note":"publisher: American Heart Association","page":"e184-e209","source":"ahajournals.org (Atypon)","title":"Epigenomic and Transcriptomic Dynamics During Human Heart Organogenesis","volume":"127","author":[{"family":"VanOudenhove","given":"Jennifer"},{"family":"Yankee","given":"Tara N."},{"family":"Wilderman","given":"Andrea"},{"family":"Cotney","given":"Justin"}],"issued":{"date-parts":[["2020",10,9]]}}}],"schema":"https://github.com/citation-style-language/schema/raw/master/csl-citation.json"} </w:instrText>
      </w:r>
      <w:r w:rsidR="00DC1F02" w:rsidRPr="00F539DB">
        <w:rPr>
          <w:vertAlign w:val="superscript"/>
          <w:lang w:val="en-US"/>
        </w:rPr>
        <w:fldChar w:fldCharType="separate"/>
      </w:r>
      <w:r w:rsidR="00476473">
        <w:rPr>
          <w:rFonts w:ascii="Aptos" w:cs="Times New Roman"/>
          <w:kern w:val="0"/>
        </w:rPr>
        <w:t>(11)</w:t>
      </w:r>
      <w:r w:rsidR="00DC1F02" w:rsidRPr="00F539DB">
        <w:rPr>
          <w:vertAlign w:val="superscript"/>
          <w:lang w:val="en-US"/>
        </w:rPr>
        <w:fldChar w:fldCharType="end"/>
      </w:r>
      <w:r w:rsidR="00DC1F02" w:rsidRPr="00F539DB">
        <w:rPr>
          <w:vertAlign w:val="superscript"/>
          <w:lang w:val="en-US"/>
        </w:rPr>
        <w:t>,</w:t>
      </w:r>
      <w:r w:rsidR="00DC1F02" w:rsidRPr="00F539DB">
        <w:rPr>
          <w:vertAlign w:val="superscript"/>
          <w:lang w:val="en-US"/>
        </w:rPr>
        <w:fldChar w:fldCharType="begin"/>
      </w:r>
      <w:r w:rsidR="00476473">
        <w:rPr>
          <w:vertAlign w:val="superscript"/>
          <w:lang w:val="en-US"/>
        </w:rPr>
        <w:instrText xml:space="preserve"> ADDIN ZOTERO_ITEM CSL_CITATION {"citationID":"anijt6kvjp","properties":{"formattedCitation":"(12)","plainCitation":"(12)","noteIndex":0},"citationItems":[{"id":744,"uris":["http://zotero.org/users/9788701/items/SQN3Z5DT"],"itemData":{"id":744,"type":"article-journal","abstract":"Cytosine DNA methylation is essential for mammalian development but understanding of its spatiotemporal distribution in the developing embryo remains limited1,2. Here, as part of the mouse Encyclopedia of DNA Elements (ENCODE) project, we profiled 168 methylomes from 12 mouse tissues or organs at 9 developmental stages from embryogenesis to adulthood. We identified 1,808,810 genomic regions that showed variations in CG methylation by comparing the methylomes of different tissues or organs from different developmental stages. These DNA elements predominantly lose CG methylation during fetal development, whereas the trend is reversed after birth. During late stages of fetal development, non-CG methylation accumulated within the bodies of key developmental transcription factor genes, coinciding with their transcriptional repression. Integration of genome-wide DNA methylation, histone modification and chromatin accessibility data enabled us to predict 461,141 putative developmental tissue-specific enhancers, the human orthologues of which were enriched for disease-associated genetic variants. These spatiotemporal epigenome maps provide a resource for studies of gene regulation during tissue or organ progression, and a starting point for investigating regulatory elements that are involved in human developmental disorders.","container-title":"Nature","DOI":"10.1038/s41586-020-2119-x","ISSN":"1476-4687","issue":"7818","language":"en","license":"2020 The Author(s)","note":"publisher: Nature Publishing Group","page":"752-759","source":"www.nature.com","title":"Spatiotemporal DNA methylome dynamics of the developing mouse fetus","volume":"583","author":[{"family":"He","given":"Yupeng"},{"family":"Hariharan","given":"Manoj"},{"family":"Gorkin","given":"David U."},{"family":"Dickel","given":"Diane E."},{"family":"Luo","given":"Chongyuan"},{"family":"Castanon","given":"Rosa G."},{"family":"Nery","given":"Joseph R."},{"family":"Lee","given":"Ah Young"},{"family":"Zhao","given":"Yuan"},{"family":"Huang","given":"Hui"},{"family":"Williams","given":"Brian A."},{"family":"Trout","given":"Diane"},{"family":"Amrhein","given":"Henry"},{"family":"Fang","given":"Rongxin"},{"family":"Chen","given":"Huaming"},{"family":"Li","given":"Bin"},{"family":"Visel","given":"Axel"},{"family":"Pennacchio","given":"Len A."},{"family":"Ren","given":"Bing"},{"family":"Ecker","given":"Joseph R."}],"issued":{"date-parts":[["2020",7]]}}}],"schema":"https://github.com/citation-style-language/schema/raw/master/csl-citation.json"} </w:instrText>
      </w:r>
      <w:r w:rsidR="00DC1F02" w:rsidRPr="00F539DB">
        <w:rPr>
          <w:vertAlign w:val="superscript"/>
          <w:lang w:val="en-US"/>
        </w:rPr>
        <w:fldChar w:fldCharType="separate"/>
      </w:r>
      <w:r w:rsidR="00476473">
        <w:rPr>
          <w:rFonts w:ascii="Aptos" w:cs="Times New Roman"/>
          <w:kern w:val="0"/>
        </w:rPr>
        <w:t>(12)</w:t>
      </w:r>
      <w:r w:rsidR="00DC1F02" w:rsidRPr="00F539DB">
        <w:rPr>
          <w:vertAlign w:val="superscript"/>
          <w:lang w:val="en-US"/>
        </w:rPr>
        <w:fldChar w:fldCharType="end"/>
      </w:r>
      <w:r w:rsidR="006801EC" w:rsidRPr="00F539DB">
        <w:rPr>
          <w:lang w:val="en-US"/>
        </w:rPr>
        <w:t xml:space="preserve"> .</w:t>
      </w:r>
      <w:r w:rsidR="00394349" w:rsidRPr="00F539DB">
        <w:rPr>
          <w:lang w:val="en-US"/>
        </w:rPr>
        <w:t xml:space="preserve"> </w:t>
      </w:r>
      <w:r w:rsidR="006A1024" w:rsidRPr="00F539DB">
        <w:rPr>
          <w:lang w:val="en-US"/>
        </w:rPr>
        <w:t>The i</w:t>
      </w:r>
      <w:r w:rsidR="00394349" w:rsidRPr="00F539DB">
        <w:rPr>
          <w:lang w:val="en-US"/>
        </w:rPr>
        <w:t xml:space="preserve">ntegration site </w:t>
      </w:r>
      <w:r w:rsidR="006A1024" w:rsidRPr="00F539DB">
        <w:rPr>
          <w:lang w:val="en-US"/>
        </w:rPr>
        <w:t xml:space="preserve">of the </w:t>
      </w:r>
      <w:r w:rsidR="00394349" w:rsidRPr="00F539DB">
        <w:rPr>
          <w:lang w:val="en-US"/>
        </w:rPr>
        <w:t>T5</w:t>
      </w:r>
      <w:r w:rsidR="006A1024" w:rsidRPr="00F539DB">
        <w:rPr>
          <w:lang w:val="en-US"/>
        </w:rPr>
        <w:t>5 transgene</w:t>
      </w:r>
      <w:r w:rsidR="00394349" w:rsidRPr="00F539DB">
        <w:rPr>
          <w:lang w:val="en-US"/>
        </w:rPr>
        <w:fldChar w:fldCharType="begin"/>
      </w:r>
      <w:r w:rsidR="00476473">
        <w:rPr>
          <w:lang w:val="en-US"/>
        </w:rPr>
        <w:instrText xml:space="preserve"> ADDIN ZOTERO_ITEM CSL_CITATION {"citationID":"BhjK3DbZ","properties":{"formattedCitation":"(13)","plainCitation":"(13)","noteIndex":0},"citationItems":[{"id":573,"uris":["http://zotero.org/users/9788701/items/2V2KW77K"],"itemData":{"id":573,"type":"article-journal","abstract":"Background Rapid growth of the embryonic heart occurs by addition of progenitor cells of the second heart field to the poles of the elongating heart tube. Failure or perturbation of this process leads to congenital heart defects. In order to provide further insight into second heart field development we characterized the insertion site of a transgene expressed in the second heart field and outflow tract as the result of an integration site position effect. Results Here we show that the integration site of the A17-Myf5-nlacZ-T55 transgene lies upstream of Hes1, encoding a basic helix-loop-helix containing transcriptional repressor required for the maintenance of diverse progenitor cell populations during embryonic development. Transgene expression in a subset of Hes1 expression sites, including the CNS, pharyngeal epithelia, pericardium, limb bud and lung endoderm suggests that Hes1 is the endogenous target of regulatory elements trapped by the transgene. Hes1 is expressed in pharyngeal endoderm and mesoderm including the second heart field. Analysis of Hes1 mutant hearts at embryonic day 15.5 reveals outflow tract alignment defects including ventricular septal defects and overriding aorta. At earlier developmental stages, Hes1 mutant embryos display defects in second heart field proliferation, a reduction in cardiac neural crest cells and failure to completely extend the outflow tract. Conclusions Hes1 is expressed in cardiac progenitor cells in the early embryo and is required for development of the arterial pole of the heart.","container-title":"PLoS One","DOI":"10.1371/journal.pone.0006267","ISSN":"1932-6203","issue":"7","journalAbbreviation":"PLOS ONE","language":"en","note":"publisher: Public Library of Science","page":"e6267","source":"PLoS Journals","title":"Hes1 Is Expressed in the Second Heart Field and Is Required for Outflow Tract Development","volume":"4","author":[{"family":"Rochais","given":"Francesca"},{"family":"Dandonneau","given":"Mathieu"},{"family":"Mesbah","given":"Karim"},{"family":"Jarry","given":"Thérèse"},{"family":"Mattei","given":"Marie-Geneviève"},{"family":"Kelly","given":"Robert G."}],"issued":{"date-parts":[["2009",7,17]]}}}],"schema":"https://github.com/citation-style-language/schema/raw/master/csl-citation.json"} </w:instrText>
      </w:r>
      <w:r w:rsidR="00394349" w:rsidRPr="00F539DB">
        <w:rPr>
          <w:lang w:val="en-US"/>
        </w:rPr>
        <w:fldChar w:fldCharType="separate"/>
      </w:r>
      <w:r w:rsidR="00476473">
        <w:rPr>
          <w:rFonts w:ascii="Aptos" w:cs="Times New Roman"/>
          <w:kern w:val="0"/>
        </w:rPr>
        <w:t>(13)</w:t>
      </w:r>
      <w:r w:rsidR="00394349" w:rsidRPr="00F539DB">
        <w:rPr>
          <w:lang w:val="en-US"/>
        </w:rPr>
        <w:fldChar w:fldCharType="end"/>
      </w:r>
      <w:r w:rsidR="00394349" w:rsidRPr="00F539DB">
        <w:rPr>
          <w:lang w:val="en-US"/>
        </w:rPr>
        <w:t xml:space="preserve"> </w:t>
      </w:r>
      <w:r w:rsidR="006A1024" w:rsidRPr="00F539DB">
        <w:rPr>
          <w:lang w:val="en-US"/>
        </w:rPr>
        <w:t>(mm10,</w:t>
      </w:r>
      <w:r w:rsidR="00394349" w:rsidRPr="00F539DB">
        <w:rPr>
          <w:lang w:val="en-US"/>
        </w:rPr>
        <w:t xml:space="preserve"> chr16:29,838,514–29,838,779), situated 23,927 bp downstream of hs3112</w:t>
      </w:r>
      <w:r w:rsidR="00A67C89" w:rsidRPr="00F539DB">
        <w:rPr>
          <w:lang w:val="en-US"/>
        </w:rPr>
        <w:t>,</w:t>
      </w:r>
      <w:r w:rsidR="00394349" w:rsidRPr="00F539DB">
        <w:rPr>
          <w:lang w:val="en-US"/>
        </w:rPr>
        <w:t xml:space="preserve"> is </w:t>
      </w:r>
      <w:r w:rsidR="00A67C89" w:rsidRPr="00F539DB">
        <w:rPr>
          <w:lang w:val="en-US"/>
        </w:rPr>
        <w:t>indicate</w:t>
      </w:r>
      <w:r w:rsidR="007A243A" w:rsidRPr="00F539DB">
        <w:rPr>
          <w:lang w:val="en-US"/>
        </w:rPr>
        <w:t>d</w:t>
      </w:r>
      <w:r w:rsidR="00394349" w:rsidRPr="00F539DB">
        <w:rPr>
          <w:lang w:val="en-US"/>
        </w:rPr>
        <w:t xml:space="preserve"> in red.</w:t>
      </w:r>
    </w:p>
    <w:p w14:paraId="1A79779B" w14:textId="77777777" w:rsidR="00537F2A" w:rsidRDefault="00537F2A" w:rsidP="00D51BC2">
      <w:pPr>
        <w:jc w:val="both"/>
        <w:rPr>
          <w:lang w:val="en-US"/>
        </w:rPr>
      </w:pPr>
    </w:p>
    <w:p w14:paraId="2A9E5940" w14:textId="77777777" w:rsidR="000D31AF" w:rsidRPr="00F539DB" w:rsidRDefault="000D31AF" w:rsidP="00D51BC2">
      <w:pPr>
        <w:jc w:val="both"/>
        <w:rPr>
          <w:lang w:val="en-US"/>
        </w:rPr>
      </w:pPr>
    </w:p>
    <w:p w14:paraId="7F8564AA" w14:textId="77777777" w:rsidR="00BA49AC" w:rsidRPr="000D31AF" w:rsidRDefault="00BA49AC" w:rsidP="00EE79B2">
      <w:pPr>
        <w:jc w:val="both"/>
        <w:rPr>
          <w:lang w:val="en-US"/>
        </w:rPr>
      </w:pPr>
    </w:p>
    <w:p w14:paraId="65D09B2E" w14:textId="59546CFC" w:rsidR="00BA49AC" w:rsidRDefault="00BA49AC" w:rsidP="00EE79B2">
      <w:pPr>
        <w:jc w:val="both"/>
        <w:rPr>
          <w:b/>
          <w:bCs/>
          <w:lang w:val="en-US"/>
        </w:rPr>
      </w:pPr>
      <w:r>
        <w:rPr>
          <w:b/>
          <w:bCs/>
          <w:noProof/>
          <w:lang w:val="en-US"/>
        </w:rPr>
        <w:drawing>
          <wp:inline distT="0" distB="0" distL="0" distR="0" wp14:anchorId="16E5E8AD" wp14:editId="4BE8BBE6">
            <wp:extent cx="6120130" cy="4577080"/>
            <wp:effectExtent l="0" t="0" r="0" b="0"/>
            <wp:docPr id="7428909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890932" name="Picture 742890932"/>
                    <pic:cNvPicPr/>
                  </pic:nvPicPr>
                  <pic:blipFill>
                    <a:blip r:embed="rId14"/>
                    <a:stretch>
                      <a:fillRect/>
                    </a:stretch>
                  </pic:blipFill>
                  <pic:spPr>
                    <a:xfrm>
                      <a:off x="0" y="0"/>
                      <a:ext cx="6120130" cy="4577080"/>
                    </a:xfrm>
                    <a:prstGeom prst="rect">
                      <a:avLst/>
                    </a:prstGeom>
                  </pic:spPr>
                </pic:pic>
              </a:graphicData>
            </a:graphic>
          </wp:inline>
        </w:drawing>
      </w:r>
    </w:p>
    <w:p w14:paraId="102F6D81" w14:textId="4D9EE700" w:rsidR="005A6444" w:rsidRPr="00F539DB" w:rsidRDefault="006C3133" w:rsidP="00EE79B2">
      <w:pPr>
        <w:jc w:val="both"/>
        <w:rPr>
          <w:rFonts w:eastAsia="Times New Roman"/>
          <w:kern w:val="0"/>
          <w:lang w:eastAsia="en-GB"/>
          <w14:ligatures w14:val="none"/>
        </w:rPr>
      </w:pPr>
      <w:r w:rsidRPr="00F539DB">
        <w:rPr>
          <w:b/>
          <w:bCs/>
          <w:lang w:val="en-US"/>
        </w:rPr>
        <w:t>Figure S</w:t>
      </w:r>
      <w:r w:rsidR="00CA235C" w:rsidRPr="00F539DB">
        <w:rPr>
          <w:b/>
          <w:bCs/>
          <w:lang w:val="en-US"/>
        </w:rPr>
        <w:t>7</w:t>
      </w:r>
      <w:r w:rsidRPr="00F539DB">
        <w:rPr>
          <w:b/>
          <w:bCs/>
          <w:lang w:val="en-US"/>
        </w:rPr>
        <w:t xml:space="preserve">. The hs3112 enhancer </w:t>
      </w:r>
      <w:r w:rsidR="005929A6" w:rsidRPr="00F539DB">
        <w:rPr>
          <w:b/>
          <w:bCs/>
          <w:lang w:val="en-US"/>
        </w:rPr>
        <w:t xml:space="preserve">contains </w:t>
      </w:r>
      <w:r w:rsidRPr="00F539DB">
        <w:rPr>
          <w:b/>
          <w:bCs/>
          <w:lang w:val="en-US"/>
        </w:rPr>
        <w:t xml:space="preserve">multiple predicted </w:t>
      </w:r>
      <w:r w:rsidR="00D570BF" w:rsidRPr="00F539DB">
        <w:rPr>
          <w:b/>
          <w:bCs/>
          <w:lang w:val="en-US"/>
        </w:rPr>
        <w:t>TF</w:t>
      </w:r>
      <w:r w:rsidRPr="00F539DB">
        <w:rPr>
          <w:b/>
          <w:bCs/>
          <w:lang w:val="en-US"/>
        </w:rPr>
        <w:t xml:space="preserve"> binding sites</w:t>
      </w:r>
      <w:r w:rsidR="005929A6" w:rsidRPr="00F539DB">
        <w:rPr>
          <w:b/>
          <w:bCs/>
          <w:lang w:val="en-US"/>
        </w:rPr>
        <w:t>,</w:t>
      </w:r>
      <w:r w:rsidRPr="00F539DB">
        <w:rPr>
          <w:b/>
          <w:bCs/>
          <w:lang w:val="en-US"/>
        </w:rPr>
        <w:t xml:space="preserve"> including those for HES and HEY factors, which are </w:t>
      </w:r>
      <w:r w:rsidR="005929A6" w:rsidRPr="00F539DB">
        <w:rPr>
          <w:b/>
          <w:bCs/>
          <w:lang w:val="en-US"/>
        </w:rPr>
        <w:t>expressed</w:t>
      </w:r>
      <w:r w:rsidRPr="00F539DB">
        <w:rPr>
          <w:b/>
          <w:bCs/>
          <w:lang w:val="en-US"/>
        </w:rPr>
        <w:t xml:space="preserve"> in migrating </w:t>
      </w:r>
      <w:r w:rsidR="00142B64" w:rsidRPr="00F539DB">
        <w:rPr>
          <w:b/>
          <w:bCs/>
          <w:lang w:val="en-US"/>
        </w:rPr>
        <w:t>NCC</w:t>
      </w:r>
      <w:r w:rsidR="00A62501" w:rsidRPr="00F539DB">
        <w:rPr>
          <w:b/>
          <w:bCs/>
          <w:lang w:val="en-US"/>
        </w:rPr>
        <w:t>s</w:t>
      </w:r>
      <w:r w:rsidR="00F17D3E" w:rsidRPr="00F539DB">
        <w:rPr>
          <w:b/>
          <w:bCs/>
          <w:lang w:val="en-US"/>
        </w:rPr>
        <w:t xml:space="preserve"> </w:t>
      </w:r>
      <w:r w:rsidRPr="00F539DB">
        <w:rPr>
          <w:b/>
          <w:bCs/>
          <w:lang w:val="en-US"/>
        </w:rPr>
        <w:t>during cardiogenesis.</w:t>
      </w:r>
      <w:r w:rsidR="00A25009" w:rsidRPr="00F539DB">
        <w:rPr>
          <w:lang w:val="en-US"/>
        </w:rPr>
        <w:t xml:space="preserve"> </w:t>
      </w:r>
      <w:r w:rsidRPr="00F539DB">
        <w:rPr>
          <w:lang w:val="en-US"/>
        </w:rPr>
        <w:t>(</w:t>
      </w:r>
      <w:r w:rsidRPr="00F539DB">
        <w:rPr>
          <w:b/>
          <w:bCs/>
          <w:lang w:val="en-US"/>
        </w:rPr>
        <w:t>A</w:t>
      </w:r>
      <w:r w:rsidRPr="00F539DB">
        <w:rPr>
          <w:lang w:val="en-US"/>
        </w:rPr>
        <w:t>) Transcriptomic profiling</w:t>
      </w:r>
      <w:r w:rsidR="006C7C36" w:rsidRPr="00F539DB">
        <w:rPr>
          <w:lang w:val="en-US"/>
        </w:rPr>
        <w:t xml:space="preserve"> of genes adjacent to hs3112. Gene expression data</w:t>
      </w:r>
      <w:r w:rsidRPr="00F539DB">
        <w:rPr>
          <w:lang w:val="en-US"/>
        </w:rPr>
        <w:t xml:space="preserve"> across diverse tissue types, developmental stages, and cell lines </w:t>
      </w:r>
      <w:r w:rsidR="006C7C36" w:rsidRPr="00F539DB">
        <w:rPr>
          <w:lang w:val="en-US"/>
        </w:rPr>
        <w:t>demonstrate</w:t>
      </w:r>
      <w:r w:rsidRPr="00F539DB">
        <w:rPr>
          <w:lang w:val="en-US"/>
        </w:rPr>
        <w:t xml:space="preserve"> consistent </w:t>
      </w:r>
      <w:r w:rsidRPr="00F539DB">
        <w:rPr>
          <w:i/>
          <w:iCs/>
          <w:lang w:val="en-US"/>
        </w:rPr>
        <w:t>OPA1</w:t>
      </w:r>
      <w:r w:rsidR="00BD5ABB" w:rsidRPr="00F539DB">
        <w:rPr>
          <w:lang w:val="en-US"/>
        </w:rPr>
        <w:t xml:space="preserve"> expression</w:t>
      </w:r>
      <w:r w:rsidRPr="00F539DB">
        <w:rPr>
          <w:lang w:val="en-US"/>
        </w:rPr>
        <w:t xml:space="preserve">, while </w:t>
      </w:r>
      <w:r w:rsidRPr="00F539DB">
        <w:rPr>
          <w:i/>
          <w:iCs/>
          <w:lang w:val="en-US"/>
        </w:rPr>
        <w:t>HES1</w:t>
      </w:r>
      <w:r w:rsidRPr="00F539DB">
        <w:rPr>
          <w:lang w:val="en-US"/>
        </w:rPr>
        <w:t xml:space="preserve"> expression </w:t>
      </w:r>
      <w:r w:rsidR="006C7C36" w:rsidRPr="00F539DB">
        <w:rPr>
          <w:lang w:val="en-US"/>
        </w:rPr>
        <w:t xml:space="preserve">significantly </w:t>
      </w:r>
      <w:r w:rsidRPr="00F539DB">
        <w:rPr>
          <w:lang w:val="en-US"/>
        </w:rPr>
        <w:t xml:space="preserve">decreases in differentiated cells. </w:t>
      </w:r>
      <w:r w:rsidRPr="00F539DB">
        <w:t xml:space="preserve">The gene expression </w:t>
      </w:r>
      <w:r w:rsidRPr="00F539DB">
        <w:rPr>
          <w:lang w:val="en-US"/>
        </w:rPr>
        <w:t>data were taken fro</w:t>
      </w:r>
      <w:r w:rsidR="00235F9B" w:rsidRPr="00F539DB">
        <w:rPr>
          <w:lang w:val="en-US"/>
        </w:rPr>
        <w:t>m</w:t>
      </w:r>
      <w:r w:rsidR="00807EEB" w:rsidRPr="00F539DB">
        <w:rPr>
          <w:lang w:val="en-US"/>
        </w:rPr>
        <w:t xml:space="preserve"> </w:t>
      </w:r>
      <w:r w:rsidR="00235F9B" w:rsidRPr="00F539DB">
        <w:rPr>
          <w:vertAlign w:val="superscript"/>
          <w:lang w:val="en-US"/>
        </w:rPr>
        <w:fldChar w:fldCharType="begin"/>
      </w:r>
      <w:r w:rsidR="00476473">
        <w:rPr>
          <w:vertAlign w:val="superscript"/>
          <w:lang w:val="en-US"/>
        </w:rPr>
        <w:instrText xml:space="preserve"> ADDIN ZOTERO_ITEM CSL_CITATION {"citationID":"PxKmmbX6","properties":{"formattedCitation":"(14)","plainCitation":"(14)","noteIndex":0},"citationItems":[{"id":431,"uris":["http://zotero.org/users/9788701/items/SQLVC6HL"],"itemData":{"id":431,"type":"article-journal","abstract":"Download figureDownload PowerPoint","container-title":"American Journal of Physiology-Cell Physiology","DOI":"10.1152/ajpcell.00436.2022","ISSN":"0363-6143","issue":"6","note":"publisher: American Physiological Society","page":"C1401-C1414","source":"journals.physiology.org (Atypon)","title":"Del Nido cardioplegia or potassium induces Nrf2 and protects cardiomyocytes against oxidative stress","volume":"325","author":[{"family":"Diao","given":"Hongting"},{"family":"Dai","given":"Wujing"},{"family":"Wurm","given":"Daniel"},{"family":"Lu","given":"Yingying"},{"family":"Shrestha","given":"Lenee"},{"family":"He","given":"Amy"},{"family":"Wong","given":"Raymond K."},{"family":"Chen","given":"Qin M."}],"issued":{"date-parts":[["2023",12]]}}}],"schema":"https://github.com/citation-style-language/schema/raw/master/csl-citation.json"} </w:instrText>
      </w:r>
      <w:r w:rsidR="00235F9B" w:rsidRPr="00F539DB">
        <w:rPr>
          <w:vertAlign w:val="superscript"/>
          <w:lang w:val="en-US"/>
        </w:rPr>
        <w:fldChar w:fldCharType="separate"/>
      </w:r>
      <w:r w:rsidR="00476473">
        <w:rPr>
          <w:rFonts w:ascii="Aptos" w:cs="Times New Roman"/>
          <w:kern w:val="0"/>
        </w:rPr>
        <w:t>(14)</w:t>
      </w:r>
      <w:r w:rsidR="00235F9B" w:rsidRPr="00F539DB">
        <w:rPr>
          <w:vertAlign w:val="superscript"/>
          <w:lang w:val="en-US"/>
        </w:rPr>
        <w:fldChar w:fldCharType="end"/>
      </w:r>
      <w:r w:rsidR="00235F9B" w:rsidRPr="00F539DB">
        <w:rPr>
          <w:vertAlign w:val="superscript"/>
          <w:lang w:val="en-US"/>
        </w:rPr>
        <w:t>,</w:t>
      </w:r>
      <w:r w:rsidR="00235F9B" w:rsidRPr="00F539DB">
        <w:rPr>
          <w:vertAlign w:val="superscript"/>
          <w:lang w:val="en-US"/>
        </w:rPr>
        <w:fldChar w:fldCharType="begin"/>
      </w:r>
      <w:r w:rsidR="00476473">
        <w:rPr>
          <w:vertAlign w:val="superscript"/>
          <w:lang w:val="en-US"/>
        </w:rPr>
        <w:instrText xml:space="preserve"> ADDIN ZOTERO_ITEM CSL_CITATION {"citationID":"7JjlV9cA","properties":{"formattedCitation":"(15)","plainCitation":"(15)","noteIndex":0},"citationItems":[{"id":433,"uris":["http://zotero.org/users/9788701/items/Q97TB5VJ"],"itemData":{"id":433,"type":"article-journal","abstract":"The heart is the central organ of the circulatory system, and its proper development is vital for maintaining human life. Here, we used single-cell RNA sequencing to profile the gene expression landscapes of </w:instrText>
      </w:r>
      <w:r w:rsidR="00476473">
        <w:rPr>
          <w:rFonts w:ascii="Cambria Math" w:hAnsi="Cambria Math" w:cs="Cambria Math"/>
          <w:vertAlign w:val="superscript"/>
          <w:lang w:val="en-US"/>
        </w:rPr>
        <w:instrText>∼</w:instrText>
      </w:r>
      <w:r w:rsidR="00476473">
        <w:rPr>
          <w:vertAlign w:val="superscript"/>
          <w:lang w:val="en-US"/>
        </w:rPr>
        <w:instrText xml:space="preserve">4,000 cardiac cells from human embryos and identified four major types of cells: cardiomyocytes (CMs), cardiac fibroblasts, endothelial cells (ECs), and valvar interstitial cells (VICs). Atrial and ventricular CMs acquired distinct features early in heart development. Furthermore, both CMs and fibroblasts show stepwise changes in gene expression. As development proceeds, VICs may be involved in the remodeling phase, and ECs display location-specific characteristics. Finally, we compared gene expression profiles between humans and mice and identified a series of unique features of human heart development. Our study lays the groundwork for elucidating the mechanisms of in vivo human cardiac development and provides potential clues to understand cardiac regeneration.","container-title":"Cell Reports","DOI":"10.1016/j.celrep.2019.01.079","ISSN":"2211-1247","issue":"7","journalAbbreviation":"Cell Reports","page":"1934-1950.e5","source":"ScienceDirect","title":"Single-Cell Transcriptome Analysis Maps the Developmental Track of the Human Heart","volume":"26","author":[{"family":"Cui","given":"Yueli"},{"family":"Zheng","given":"Yuxuan"},{"family":"Liu","given":"Xixi"},{"family":"Yan","given":"Liying"},{"family":"Fan","given":"Xiaoying"},{"family":"Yong","given":"Jun"},{"family":"Hu","given":"Yuqiong"},{"family":"Dong","given":"Ji"},{"family":"Li","given":"Qingqing"},{"family":"Wu","given":"Xinglong"},{"family":"Gao","given":"Shuai"},{"family":"Li","given":"Jingyun"},{"family":"Wen","given":"Lu"},{"family":"Qiao","given":"Jie"},{"family":"Tang","given":"Fuchou"}],"issued":{"date-parts":[["2019",2,12]]}}}],"schema":"https://github.com/citation-style-language/schema/raw/master/csl-citation.json"} </w:instrText>
      </w:r>
      <w:r w:rsidR="00235F9B" w:rsidRPr="00F539DB">
        <w:rPr>
          <w:vertAlign w:val="superscript"/>
          <w:lang w:val="en-US"/>
        </w:rPr>
        <w:fldChar w:fldCharType="separate"/>
      </w:r>
      <w:r w:rsidR="00476473">
        <w:rPr>
          <w:rFonts w:ascii="Aptos" w:cs="Times New Roman"/>
          <w:kern w:val="0"/>
        </w:rPr>
        <w:t>(15)</w:t>
      </w:r>
      <w:r w:rsidR="00235F9B" w:rsidRPr="00F539DB">
        <w:rPr>
          <w:vertAlign w:val="superscript"/>
          <w:lang w:val="en-US"/>
        </w:rPr>
        <w:fldChar w:fldCharType="end"/>
      </w:r>
      <w:r w:rsidR="00235F9B" w:rsidRPr="00F539DB">
        <w:rPr>
          <w:vertAlign w:val="superscript"/>
          <w:lang w:val="en-US"/>
        </w:rPr>
        <w:t>,</w:t>
      </w:r>
      <w:r w:rsidR="00235F9B" w:rsidRPr="00F539DB">
        <w:rPr>
          <w:vertAlign w:val="superscript"/>
          <w:lang w:val="en-US"/>
        </w:rPr>
        <w:fldChar w:fldCharType="begin"/>
      </w:r>
      <w:r w:rsidR="00476473">
        <w:rPr>
          <w:vertAlign w:val="superscript"/>
          <w:lang w:val="en-US"/>
        </w:rPr>
        <w:instrText xml:space="preserve"> ADDIN ZOTERO_ITEM CSL_CITATION {"citationID":"oGLvZKVf","properties":{"formattedCitation":"(16)","plainCitation":"(16)","noteIndex":0},"citationItems":[{"id":435,"uris":["http://zotero.org/users/9788701/items/GZX7444Q"],"itemData":{"id":435,"type":"article-journal","abstract":"Human organogenesis is when severe developmental abnormalities commonly originate. However, understanding this critical embryonic phase has relied upon inference from patient phenotypes and assumptions from in vitro stem cell models and non-human vertebrates. We report an integrated transcriptomic atlas of human organogenesis. By lineage-guided principal components analysis, we uncover novel relatedness of particular developmental genes across different organs and tissues and identified unique transcriptional codes which correctly predicted the cause of many congenital disorders. By inference, our model pinpoints co-enriched genes as new causes of developmental disorders such as cleft palate and congenital heart disease. The data revealed more than 6000 novel transcripts, over 90% of which fulfil criteria as long non-coding RNAs correlated with the protein-coding genome over megabase distances. Taken together, we have uncovered cryptic transcriptional programs used by the human embryo and established a new resource for the molecular understanding of human organogenesis and its associated disorders.","container-title":"eLife","DOI":"10.7554/eLife.15657","ISSN":"2050-084X","note":"publisher: eLife Sciences Publications, Ltd","page":"e15657","source":"eLife","title":"An integrative transcriptomic atlas of organogenesis in human embryos","volume":"5","author":[{"family":"Gerrard","given":"Dave T"},{"family":"Berry","given":"Andrew A"},{"family":"Jennings","given":"Rachel E"},{"family":"Piper Hanley","given":"Karen"},{"family":"Bobola","given":"Nicoletta"},{"family":"Hanley","given":"Neil A"}],"editor":[{"family":"Rossant","given":"Janet"}],"issued":{"date-parts":[["2016",8,24]]}}}],"schema":"https://github.com/citation-style-language/schema/raw/master/csl-citation.json"} </w:instrText>
      </w:r>
      <w:r w:rsidR="00235F9B" w:rsidRPr="00F539DB">
        <w:rPr>
          <w:vertAlign w:val="superscript"/>
          <w:lang w:val="en-US"/>
        </w:rPr>
        <w:fldChar w:fldCharType="separate"/>
      </w:r>
      <w:r w:rsidR="00476473">
        <w:rPr>
          <w:rFonts w:ascii="Aptos" w:cs="Times New Roman"/>
          <w:kern w:val="0"/>
        </w:rPr>
        <w:t>(16)</w:t>
      </w:r>
      <w:r w:rsidR="00235F9B" w:rsidRPr="00F539DB">
        <w:rPr>
          <w:vertAlign w:val="superscript"/>
          <w:lang w:val="en-US"/>
        </w:rPr>
        <w:fldChar w:fldCharType="end"/>
      </w:r>
      <w:r w:rsidR="00235F9B" w:rsidRPr="00F539DB">
        <w:rPr>
          <w:vertAlign w:val="superscript"/>
          <w:lang w:val="en-US"/>
        </w:rPr>
        <w:t>,</w:t>
      </w:r>
      <w:r w:rsidR="00235F9B" w:rsidRPr="00F539DB">
        <w:rPr>
          <w:vertAlign w:val="superscript"/>
          <w:lang w:val="en-US"/>
        </w:rPr>
        <w:fldChar w:fldCharType="begin"/>
      </w:r>
      <w:r w:rsidR="00476473">
        <w:rPr>
          <w:vertAlign w:val="superscript"/>
          <w:lang w:val="en-US"/>
        </w:rPr>
        <w:instrText xml:space="preserve"> ADDIN ZOTERO_ITEM CSL_CITATION {"citationID":"3f958aBU","properties":{"formattedCitation":"(17)","plainCitation":"(17)","noteIndex":0},"citationItems":[{"id":437,"uris":["http://zotero.org/users/9788701/items/UP7WPE7Z"],"itemData":{"id":437,"type":"article-journal","abstract":"BACKGROUND: Current heart failure (HF) treatment is based on targeting symptoms and left ventricle dysfunction severity, relying on a common HF pathway paradigm to justify common treatments for HF patients. This common strategy may belie an incomplete understanding of heterogeneous underlying mechanisms and could be a barrier to more precise treatments. We hypothesized we could use RNA-sequencing (RNA-seq) in human heart tissue to delineate HF etiology-specific gene expression signatures.\nRESULTS: RNA-seq from 64 human left ventricular samples: 37 dilated (DCM), 13 ischemic (ICM), and 14 non-failing (NF). Using a multi-analytic approach including covariate adjustment for age and sex, differentially expressed genes (DEGs) were identified characterizing HF and disease-specific expression. Pathway analysis investigated enrichment for biologically relevant pathways and functions. DCM vs NF and ICM vs NF had shared HF-DEGs that were enriched for the fetal gene program and mitochondrial dysfunction. DCM-specific DEGs were enriched for cell-cell and cell-matrix adhesion pathways. ICM-specific DEGs were enriched for cytoskeletal and immune pathway activation. Using the ICM and DCM DEG signatures from our data we were able to correctly classify the phenotypes of 24/31 ICM and 32/36 DCM samples from publicly available replication datasets.\nCONCLUSIONS: Our results demonstrate the commonality of mitochondrial dysfunction in end-stage HF but more importantly reveal key etiology-specific signatures. Dysfunctional cell-cell and cell-matrix adhesion signatures typified DCM whereas signals related to immune and fibrotic responses were seen in ICM. These findings suggest that transcriptome signatures may distinguish end-stage heart failure, shedding light on underlying biological differences between ICM and DCM.","container-title":"BMC genomics","DOI":"10.1186/s12864-018-5213-9","ISSN":"1471-2164","issue":"1","journalAbbreviation":"BMC Genomics","language":"eng","note":"PMID: 30419824\nPMCID: PMC6233272","page":"812","source":"PubMed","title":"Transcriptome analysis of human heart failure reveals dysregulated cell adhesion in dilated cardiomyopathy and activated immune pathways in ischemic heart failure","volume":"19","author":[{"family":"Sweet","given":"Mary E."},{"family":"Cocciolo","given":"Andrea"},{"family":"Slavov","given":"Dobromir"},{"family":"Jones","given":"Kenneth L."},{"family":"Sweet","given":"Joseph R."},{"family":"Graw","given":"Sharon L."},{"family":"Reece","given":"T. Brett"},{"family":"Ambardekar","given":"Amrut V."},{"family":"Bristow","given":"Michael R."},{"family":"Mestroni","given":"Luisa"},{"family":"Taylor","given":"Matthew R. G."}],"issued":{"date-parts":[["2018",11,12]]}}}],"schema":"https://github.com/citation-style-language/schema/raw/master/csl-citation.json"} </w:instrText>
      </w:r>
      <w:r w:rsidR="00235F9B" w:rsidRPr="00F539DB">
        <w:rPr>
          <w:vertAlign w:val="superscript"/>
          <w:lang w:val="en-US"/>
        </w:rPr>
        <w:fldChar w:fldCharType="separate"/>
      </w:r>
      <w:r w:rsidR="00476473">
        <w:rPr>
          <w:rFonts w:ascii="Aptos" w:cs="Times New Roman"/>
          <w:kern w:val="0"/>
        </w:rPr>
        <w:t>(17)</w:t>
      </w:r>
      <w:r w:rsidR="00235F9B" w:rsidRPr="00F539DB">
        <w:rPr>
          <w:vertAlign w:val="superscript"/>
          <w:lang w:val="en-US"/>
        </w:rPr>
        <w:fldChar w:fldCharType="end"/>
      </w:r>
      <w:r w:rsidR="00235F9B" w:rsidRPr="00F539DB">
        <w:rPr>
          <w:vertAlign w:val="superscript"/>
          <w:lang w:val="en-US"/>
        </w:rPr>
        <w:t>,</w:t>
      </w:r>
      <w:r w:rsidR="00235F9B" w:rsidRPr="00F539DB">
        <w:rPr>
          <w:vertAlign w:val="superscript"/>
          <w:lang w:val="en-US"/>
        </w:rPr>
        <w:fldChar w:fldCharType="begin"/>
      </w:r>
      <w:r w:rsidR="00476473">
        <w:rPr>
          <w:vertAlign w:val="superscript"/>
          <w:lang w:val="en-US"/>
        </w:rPr>
        <w:instrText xml:space="preserve"> ADDIN ZOTERO_ITEM CSL_CITATION {"citationID":"Q9M7iiYg","properties":{"formattedCitation":"(18)","plainCitation":"(18)","noteIndex":0},"citationItems":[{"id":440,"uris":["http://zotero.org/users/9788701/items/B4RIS7SU"],"itemData":{"id":440,"type":"article-journal","abstract":"Chromatin architecture has been implicated in cell type-specific gene regulatory programs, yet how chromatin remodels during development remains to be fully elucidated. Here, by interrogating chromatin reorganization during human pluripotent stem cell (hPSC) differentiation, we discover a role for the primate-specific endogenous retrotransposon human endogenous retrovirus subfamily H (HERV-H) in creating topologically associating domains (TADs) in hPSCs. Deleting these HERV-H elements eliminates their corresponding TAD boundaries and reduces the transcription of upstream genes, while de novo insertion of HERV-H elements can introduce new TAD boundaries. The ability of HERV-H to create TAD boundaries depends on high transcription, as transcriptional repression of HERV-H elements prevents the formation of boundaries. This ability is not limited to hPSCs, as these actively transcribed HERV-H elements and their corresponding TAD boundaries also appear in pluripotent stem cells from other hominids but not in more distantly related species lacking HERV-H elements. Overall, our results provide direct evidence for retrotransposons in actively shaping cell type- and species-specific chromatin architecture.","container-title":"Nature Genetics","DOI":"10.1038/s41588-019-0479-7","ISSN":"1546-1718","issue":"9","journalAbbreviation":"Nat Genet","language":"eng","note":"PMID: 31427791\nPMCID: PMC6722002","page":"1380-1388","source":"PubMed","title":"Transcriptionally active HERV-H retrotransposons demarcate topologically associating domains in human pluripotent stem cells","volume":"51","author":[{"family":"Zhang","given":"Yanxiao"},{"family":"Li","given":"Ting"},{"family":"Preissl","given":"Sebastian"},{"family":"Amaral","given":"Maria Luisa"},{"family":"Grinstein","given":"Jonathan D."},{"family":"Farah","given":"Elie N."},{"family":"Destici","given":"Eugin"},{"family":"Qiu","given":"Yunjiang"},{"family":"Hu","given":"Rong"},{"family":"Lee","given":"Ah Young"},{"family":"Chee","given":"Sora"},{"family":"Ma","given":"Kaiyue"},{"family":"Ye","given":"Zhen"},{"family":"Zhu","given":"Quan"},{"family":"Huang","given":"Hui"},{"family":"Fang","given":"Rongxin"},{"family":"Yu","given":"Leqian"},{"family":"Izpisua Belmonte","given":"Juan Carlos"},{"family":"Wu","given":"Jun"},{"family":"Evans","given":"Sylvia M."},{"family":"Chi","given":"Neil C."},{"family":"Ren","given":"Bing"}],"issued":{"date-parts":[["2019",9]]}}}],"schema":"https://github.com/citation-style-language/schema/raw/master/csl-citation.json"} </w:instrText>
      </w:r>
      <w:r w:rsidR="00235F9B" w:rsidRPr="00F539DB">
        <w:rPr>
          <w:vertAlign w:val="superscript"/>
          <w:lang w:val="en-US"/>
        </w:rPr>
        <w:fldChar w:fldCharType="separate"/>
      </w:r>
      <w:r w:rsidR="00476473">
        <w:rPr>
          <w:rFonts w:ascii="Aptos" w:cs="Times New Roman"/>
          <w:kern w:val="0"/>
        </w:rPr>
        <w:t>(18)</w:t>
      </w:r>
      <w:r w:rsidR="00235F9B" w:rsidRPr="00F539DB">
        <w:rPr>
          <w:vertAlign w:val="superscript"/>
          <w:lang w:val="en-US"/>
        </w:rPr>
        <w:fldChar w:fldCharType="end"/>
      </w:r>
      <w:r w:rsidRPr="00F539DB">
        <w:rPr>
          <w:lang w:val="en-US"/>
        </w:rPr>
        <w:t>.</w:t>
      </w:r>
      <w:r w:rsidR="00A25009" w:rsidRPr="00F539DB">
        <w:rPr>
          <w:lang w:val="en-US"/>
        </w:rPr>
        <w:t xml:space="preserve"> </w:t>
      </w:r>
      <w:r w:rsidRPr="00F539DB">
        <w:rPr>
          <w:lang w:val="en-US"/>
        </w:rPr>
        <w:t>(</w:t>
      </w:r>
      <w:r w:rsidRPr="00F539DB">
        <w:rPr>
          <w:b/>
          <w:bCs/>
          <w:lang w:val="en-US"/>
        </w:rPr>
        <w:t>B</w:t>
      </w:r>
      <w:r w:rsidRPr="00F539DB">
        <w:rPr>
          <w:lang w:val="en-US"/>
        </w:rPr>
        <w:t xml:space="preserve">) </w:t>
      </w:r>
      <w:r w:rsidR="00DB6BA4" w:rsidRPr="00F539DB">
        <w:rPr>
          <w:lang w:val="en-US"/>
        </w:rPr>
        <w:t xml:space="preserve">HES and HEY </w:t>
      </w:r>
      <w:r w:rsidRPr="00F539DB">
        <w:rPr>
          <w:lang w:val="en-US"/>
        </w:rPr>
        <w:t>TF binding motif</w:t>
      </w:r>
      <w:r w:rsidR="00DB6BA4" w:rsidRPr="00F539DB">
        <w:rPr>
          <w:lang w:val="en-US"/>
        </w:rPr>
        <w:t>s</w:t>
      </w:r>
      <w:r w:rsidRPr="00F539DB">
        <w:rPr>
          <w:lang w:val="en-US"/>
        </w:rPr>
        <w:t xml:space="preserve"> </w:t>
      </w:r>
      <w:r w:rsidR="00F81C36" w:rsidRPr="00F539DB">
        <w:rPr>
          <w:lang w:val="en-US"/>
        </w:rPr>
        <w:t xml:space="preserve">identified </w:t>
      </w:r>
      <w:r w:rsidRPr="00F539DB">
        <w:rPr>
          <w:lang w:val="en-US"/>
        </w:rPr>
        <w:t>in hs3112.</w:t>
      </w:r>
      <w:r w:rsidR="00A25009" w:rsidRPr="00F539DB">
        <w:rPr>
          <w:lang w:val="en-US"/>
        </w:rPr>
        <w:t xml:space="preserve"> </w:t>
      </w:r>
      <w:r w:rsidRPr="00F539DB">
        <w:rPr>
          <w:lang w:val="en-US"/>
        </w:rPr>
        <w:t>(</w:t>
      </w:r>
      <w:r w:rsidR="00614F79" w:rsidRPr="00F539DB">
        <w:rPr>
          <w:b/>
          <w:bCs/>
          <w:lang w:val="en-US"/>
        </w:rPr>
        <w:t>C</w:t>
      </w:r>
      <w:r w:rsidRPr="00F539DB">
        <w:rPr>
          <w:lang w:val="en-US"/>
        </w:rPr>
        <w:t xml:space="preserve">) </w:t>
      </w:r>
      <w:r w:rsidR="00DB6BA4" w:rsidRPr="00F539DB">
        <w:rPr>
          <w:lang w:val="en-US"/>
        </w:rPr>
        <w:t xml:space="preserve">Temporal expression of </w:t>
      </w:r>
      <w:r w:rsidR="00CE2AD5" w:rsidRPr="00F539DB">
        <w:rPr>
          <w:lang w:val="en-US"/>
        </w:rPr>
        <w:t xml:space="preserve">Notch </w:t>
      </w:r>
      <w:r w:rsidR="00DB6BA4" w:rsidRPr="00F539DB">
        <w:rPr>
          <w:lang w:val="en-US"/>
        </w:rPr>
        <w:t xml:space="preserve">signaling and </w:t>
      </w:r>
      <w:r w:rsidR="009D0F51" w:rsidRPr="00F539DB">
        <w:rPr>
          <w:lang w:val="en-US"/>
        </w:rPr>
        <w:t>NCC</w:t>
      </w:r>
      <w:r w:rsidR="00DB6BA4" w:rsidRPr="00F539DB">
        <w:rPr>
          <w:lang w:val="en-US"/>
        </w:rPr>
        <w:t xml:space="preserve"> markers. </w:t>
      </w:r>
      <w:r w:rsidR="00CE2AD5" w:rsidRPr="00F539DB">
        <w:rPr>
          <w:lang w:val="en-US"/>
        </w:rPr>
        <w:t xml:space="preserve">Notch </w:t>
      </w:r>
      <w:r w:rsidRPr="00F539DB">
        <w:rPr>
          <w:lang w:val="en-US"/>
        </w:rPr>
        <w:t xml:space="preserve">pathway genes and key marker genes for migrating </w:t>
      </w:r>
      <w:r w:rsidR="00142B64" w:rsidRPr="00F539DB">
        <w:rPr>
          <w:lang w:val="en-US"/>
        </w:rPr>
        <w:t>NCC</w:t>
      </w:r>
      <w:r w:rsidR="00A62501" w:rsidRPr="00F539DB">
        <w:rPr>
          <w:lang w:val="en-US"/>
        </w:rPr>
        <w:t>s</w:t>
      </w:r>
      <w:r w:rsidRPr="00F539DB">
        <w:rPr>
          <w:lang w:val="en-US"/>
        </w:rPr>
        <w:t xml:space="preserve"> are inactive in the fetal mouse heart at </w:t>
      </w:r>
      <w:r w:rsidR="00DB6BA4" w:rsidRPr="00F539DB">
        <w:rPr>
          <w:lang w:val="en-US"/>
        </w:rPr>
        <w:t xml:space="preserve">embryonic day </w:t>
      </w:r>
      <w:r w:rsidRPr="00F539DB">
        <w:rPr>
          <w:lang w:val="en-US"/>
        </w:rPr>
        <w:t xml:space="preserve">E8.25 but become active in </w:t>
      </w:r>
      <w:r w:rsidR="00142B64" w:rsidRPr="00F539DB">
        <w:rPr>
          <w:lang w:val="en-US"/>
        </w:rPr>
        <w:t>NCC</w:t>
      </w:r>
      <w:r w:rsidR="00A62501" w:rsidRPr="00F539DB">
        <w:rPr>
          <w:lang w:val="en-US"/>
        </w:rPr>
        <w:t>s</w:t>
      </w:r>
      <w:r w:rsidR="00F17D3E" w:rsidRPr="00F539DB">
        <w:rPr>
          <w:lang w:val="en-US"/>
        </w:rPr>
        <w:t xml:space="preserve"> </w:t>
      </w:r>
      <w:r w:rsidR="00DB6BA4" w:rsidRPr="00F539DB">
        <w:rPr>
          <w:lang w:val="en-US"/>
        </w:rPr>
        <w:t xml:space="preserve">located </w:t>
      </w:r>
      <w:r w:rsidRPr="00F539DB">
        <w:rPr>
          <w:lang w:val="en-US"/>
        </w:rPr>
        <w:t xml:space="preserve">within the </w:t>
      </w:r>
      <w:r w:rsidR="00DB6BA4" w:rsidRPr="00F539DB">
        <w:rPr>
          <w:lang w:val="en-US"/>
        </w:rPr>
        <w:t>outflow tract (OFT)</w:t>
      </w:r>
      <w:r w:rsidRPr="00F539DB">
        <w:rPr>
          <w:lang w:val="en-US"/>
        </w:rPr>
        <w:t xml:space="preserve"> by E10.5. </w:t>
      </w:r>
      <w:r w:rsidR="00922002" w:rsidRPr="00F539DB">
        <w:rPr>
          <w:lang w:val="en-US"/>
        </w:rPr>
        <w:t xml:space="preserve">BA, branchial arches; </w:t>
      </w:r>
      <w:r w:rsidR="00AA7E96" w:rsidRPr="00F539DB">
        <w:rPr>
          <w:lang w:val="en-US"/>
        </w:rPr>
        <w:t xml:space="preserve">FHF, </w:t>
      </w:r>
      <w:r w:rsidR="003B616E" w:rsidRPr="00F539DB">
        <w:rPr>
          <w:lang w:val="en-US"/>
        </w:rPr>
        <w:t xml:space="preserve">first heart </w:t>
      </w:r>
      <w:r w:rsidR="00923C11" w:rsidRPr="00F539DB">
        <w:rPr>
          <w:lang w:val="en-US"/>
        </w:rPr>
        <w:t>field,</w:t>
      </w:r>
      <w:r w:rsidR="00AA7E96" w:rsidRPr="00F539DB">
        <w:rPr>
          <w:lang w:val="en-US"/>
        </w:rPr>
        <w:t xml:space="preserve"> HT</w:t>
      </w:r>
      <w:r w:rsidR="00923C11" w:rsidRPr="00F539DB">
        <w:rPr>
          <w:lang w:val="en-US"/>
        </w:rPr>
        <w:t xml:space="preserve">, </w:t>
      </w:r>
      <w:r w:rsidR="00031342" w:rsidRPr="00F539DB">
        <w:rPr>
          <w:lang w:val="en-US"/>
        </w:rPr>
        <w:t>heart t</w:t>
      </w:r>
      <w:r w:rsidR="00923C11" w:rsidRPr="00F539DB">
        <w:rPr>
          <w:lang w:val="en-US"/>
        </w:rPr>
        <w:t>ube</w:t>
      </w:r>
      <w:r w:rsidR="00AA7E96" w:rsidRPr="00F539DB">
        <w:rPr>
          <w:lang w:val="en-US"/>
        </w:rPr>
        <w:t xml:space="preserve">, LA, left atrium; LV, left ventricle, NT, neural tube, </w:t>
      </w:r>
      <w:r w:rsidR="00922002" w:rsidRPr="00F539DB">
        <w:rPr>
          <w:lang w:val="en-US"/>
        </w:rPr>
        <w:t>RA, right atrium; RV, right ventricle</w:t>
      </w:r>
      <w:r w:rsidR="00AA7E96" w:rsidRPr="00F539DB">
        <w:rPr>
          <w:lang w:val="en-US"/>
        </w:rPr>
        <w:t>, SHF</w:t>
      </w:r>
      <w:r w:rsidR="00923C11" w:rsidRPr="00F539DB">
        <w:rPr>
          <w:lang w:val="en-US"/>
        </w:rPr>
        <w:t xml:space="preserve">, </w:t>
      </w:r>
      <w:r w:rsidR="00031342" w:rsidRPr="00F539DB">
        <w:rPr>
          <w:lang w:val="en-US"/>
        </w:rPr>
        <w:t>second heart field</w:t>
      </w:r>
      <w:r w:rsidR="00F17D3E" w:rsidRPr="00F539DB">
        <w:rPr>
          <w:lang w:val="en-US"/>
        </w:rPr>
        <w:t xml:space="preserve">. </w:t>
      </w:r>
      <w:r w:rsidRPr="00F539DB">
        <w:t xml:space="preserve">The gene expression </w:t>
      </w:r>
      <w:r w:rsidRPr="00F539DB">
        <w:rPr>
          <w:lang w:val="en-US"/>
        </w:rPr>
        <w:t>data were taken fr</w:t>
      </w:r>
      <w:r w:rsidR="00565725" w:rsidRPr="00F539DB">
        <w:rPr>
          <w:lang w:val="en-US"/>
        </w:rPr>
        <w:t>om</w:t>
      </w:r>
      <w:r w:rsidR="00807EEB" w:rsidRPr="00F539DB">
        <w:rPr>
          <w:lang w:val="en-US"/>
        </w:rPr>
        <w:t xml:space="preserve"> </w:t>
      </w:r>
      <w:r w:rsidR="00565725" w:rsidRPr="00F539DB">
        <w:rPr>
          <w:lang w:val="en-US"/>
        </w:rPr>
        <w:fldChar w:fldCharType="begin"/>
      </w:r>
      <w:r w:rsidR="00476473">
        <w:rPr>
          <w:lang w:val="en-US"/>
        </w:rPr>
        <w:instrText xml:space="preserve"> ADDIN ZOTERO_ITEM CSL_CITATION {"citationID":"USLKBZiv","properties":{"formattedCitation":"(19)","plainCitation":"(19)","noteIndex":0},"citationItems":[{"id":640,"uris":["http://zotero.org/users/9788701/items/2P8GSJ38"],"itemData":{"id":640,"type":"article-journal","abstract":"Cell type-specific expression of the developmental gene is conferred by distinct enhancer elements. Current knowledge about mechanisms in Nkx2-5 transcriptional regulation and its specific roles in multistage heart morphogenesis is limited. We comprehensively interrogate enhancers U1 and U2 in controlling Nkx2-5 transcription during heart development. Serial genomic deletions in mice reveal U1 and U2 function redundantly to confer Nkx2-5 expression at early stages, but U2 instead of U1 supports its expression at later stages. Combined deletions markedly reduce Nkx2-5 dosage as early as E7.5, despite being largely reinstated two days later, displaying heart malformations with precocious differentiation of cardiac progenitors. Cutting-edge low-input chromatin immunoprecipitation sequencing (ChIP-seq) confirmed that not only genomic NKX2-5 occupancy but also its regulated enhancer landscape is mostly disturbed in the double-deletion mouse hearts. Together, we propose a model that the temporal and partially compensatory regulatory function of two enhancers dictates a transcription factor (TF)'s dosage and specificity during development.","container-title":"iScience","DOI":"10.1016/j.isci.2023.106509","ISSN":"2589-0042","issue":"4","journalAbbreviation":"iScience","language":"eng","note":"PMID: 37102151\nPMCID: PMC10123344","page":"106509","source":"PubMed","title":"Novel enhancers conferring compensatory transcriptional regulation of Nkx2-5 in heart development","volume":"26","author":[{"family":"Zhang","given":"Jiejie"},{"family":"Li","given":"Chen C."},{"family":"Li","given":"Xin"},{"family":"Liu","given":"Yaxi"},{"family":"Wang","given":"Qianhao"},{"family":"Zhang","given":"Guangyu"},{"family":"Xiong","given":"Haiqing"},{"family":"He","given":"Aibin"},{"family":"Ai","given":"Shanshan"}],"issued":{"date-parts":[["2023",4,21]]}}}],"schema":"https://github.com/citation-style-language/schema/raw/master/csl-citation.json"} </w:instrText>
      </w:r>
      <w:r w:rsidR="00565725" w:rsidRPr="00F539DB">
        <w:rPr>
          <w:lang w:val="en-US"/>
        </w:rPr>
        <w:fldChar w:fldCharType="separate"/>
      </w:r>
      <w:r w:rsidR="00476473">
        <w:rPr>
          <w:rFonts w:ascii="Aptos" w:cs="Times New Roman"/>
          <w:kern w:val="0"/>
        </w:rPr>
        <w:t>(19)</w:t>
      </w:r>
      <w:r w:rsidR="00565725" w:rsidRPr="00F539DB">
        <w:rPr>
          <w:lang w:val="en-US"/>
        </w:rPr>
        <w:fldChar w:fldCharType="end"/>
      </w:r>
      <w:r w:rsidR="00565725" w:rsidRPr="00F539DB">
        <w:rPr>
          <w:vertAlign w:val="superscript"/>
          <w:lang w:val="en-US"/>
        </w:rPr>
        <w:t>,</w:t>
      </w:r>
      <w:r w:rsidR="00565725" w:rsidRPr="00F539DB">
        <w:rPr>
          <w:lang w:val="en-US"/>
        </w:rPr>
        <w:fldChar w:fldCharType="begin"/>
      </w:r>
      <w:r w:rsidR="00476473">
        <w:rPr>
          <w:lang w:val="en-US"/>
        </w:rPr>
        <w:instrText xml:space="preserve"> ADDIN ZOTERO_ITEM CSL_CITATION {"citationID":"LJC6PFXE","properties":{"formattedCitation":"(20)","plainCitation":"(20)","noteIndex":0},"citationItems":[{"id":642,"uris":["http://zotero.org/users/9788701/items/XQ5ZS3EJ"],"itemData":{"id":642,"type":"article-journal","abstract":"Neural crest defects lead to congenital heart disease involving outflow tract malformation. Integrin-linked-kinase (ILK) plays important roles in multiple cellular processes and embryogenesis. ILK is expressed in the neural crest, but its role in neural crest and outflow tract morphogenesis remains unknown.","container-title":"BMC Biology","DOI":"10.1186/1741-7007-11-107","ISSN":"1741-7007","issue":"1","journalAbbreviation":"BMC Biol","language":"en","page":"107","source":"Springer Link","title":"Requirement for integrin-linked kinase in neural crest migration and differentiation and outflow tract morphogenesis","volume":"11","author":[{"family":"Dai","given":"Xiuqin"},{"family":"Jiang","given":"Weijian"},{"family":"Zhang","given":"Qingquan"},{"family":"Xu","given":"Lian"},{"family":"Geng","given":"Peng"},{"family":"Zhuang","given":"Shaowei"},{"family":"Petrich","given":"Brian G."},{"family":"Jiang","given":"Cizhong"},{"family":"Peng","given":"Luying"},{"family":"Bhattacharya","given":"Shoumo"},{"family":"Evans","given":"Sylvia M."},{"family":"Sun","given":"Yunfu"},{"family":"Chen","given":"Ju"},{"family":"Liang","given":"Xingqun"}],"issued":{"date-parts":[["2013",10,16]]}}}],"schema":"https://github.com/citation-style-language/schema/raw/master/csl-citation.json"} </w:instrText>
      </w:r>
      <w:r w:rsidR="00565725" w:rsidRPr="00F539DB">
        <w:rPr>
          <w:lang w:val="en-US"/>
        </w:rPr>
        <w:fldChar w:fldCharType="separate"/>
      </w:r>
      <w:r w:rsidR="00476473">
        <w:rPr>
          <w:rFonts w:ascii="Aptos" w:cs="Times New Roman"/>
          <w:kern w:val="0"/>
        </w:rPr>
        <w:t>(20)</w:t>
      </w:r>
      <w:r w:rsidR="00565725" w:rsidRPr="00F539DB">
        <w:rPr>
          <w:lang w:val="en-US"/>
        </w:rPr>
        <w:fldChar w:fldCharType="end"/>
      </w:r>
      <w:r w:rsidR="00565725" w:rsidRPr="00F539DB">
        <w:rPr>
          <w:lang w:val="en-US"/>
        </w:rPr>
        <w:t>.</w:t>
      </w:r>
    </w:p>
    <w:p w14:paraId="7731D007" w14:textId="226D3493" w:rsidR="000D31AF" w:rsidRDefault="000D31AF">
      <w:pPr>
        <w:rPr>
          <w:lang w:val="en-US"/>
        </w:rPr>
      </w:pPr>
      <w:r>
        <w:rPr>
          <w:lang w:val="en-US"/>
        </w:rPr>
        <w:br w:type="page"/>
      </w:r>
    </w:p>
    <w:p w14:paraId="71925192" w14:textId="26CAFB1C" w:rsidR="00BA49AC" w:rsidRDefault="00BA49AC" w:rsidP="00A25009">
      <w:pPr>
        <w:spacing w:after="60"/>
        <w:jc w:val="both"/>
        <w:rPr>
          <w:b/>
          <w:bCs/>
          <w:lang w:val="en-US"/>
        </w:rPr>
      </w:pPr>
      <w:r>
        <w:rPr>
          <w:b/>
          <w:bCs/>
          <w:noProof/>
          <w:lang w:val="en-US"/>
        </w:rPr>
        <w:lastRenderedPageBreak/>
        <w:drawing>
          <wp:inline distT="0" distB="0" distL="0" distR="0" wp14:anchorId="541018FE" wp14:editId="16BB7E9B">
            <wp:extent cx="6120130" cy="4885690"/>
            <wp:effectExtent l="0" t="0" r="0" b="0"/>
            <wp:docPr id="59227076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270766" name="Picture 592270766"/>
                    <pic:cNvPicPr/>
                  </pic:nvPicPr>
                  <pic:blipFill>
                    <a:blip r:embed="rId15"/>
                    <a:stretch>
                      <a:fillRect/>
                    </a:stretch>
                  </pic:blipFill>
                  <pic:spPr>
                    <a:xfrm>
                      <a:off x="0" y="0"/>
                      <a:ext cx="6120130" cy="4885690"/>
                    </a:xfrm>
                    <a:prstGeom prst="rect">
                      <a:avLst/>
                    </a:prstGeom>
                  </pic:spPr>
                </pic:pic>
              </a:graphicData>
            </a:graphic>
          </wp:inline>
        </w:drawing>
      </w:r>
    </w:p>
    <w:p w14:paraId="0C7D3A02" w14:textId="3A7D3CCD" w:rsidR="006C3133" w:rsidRPr="00F539DB" w:rsidRDefault="006C3133" w:rsidP="00A25009">
      <w:pPr>
        <w:spacing w:after="60"/>
        <w:jc w:val="both"/>
        <w:rPr>
          <w:rFonts w:eastAsia="Times New Roman"/>
          <w:kern w:val="0"/>
          <w:lang w:eastAsia="en-GB"/>
          <w14:ligatures w14:val="none"/>
        </w:rPr>
      </w:pPr>
      <w:r w:rsidRPr="00F539DB">
        <w:rPr>
          <w:b/>
          <w:bCs/>
          <w:lang w:val="en-US"/>
        </w:rPr>
        <w:t>Figure S</w:t>
      </w:r>
      <w:r w:rsidR="00A318BA" w:rsidRPr="00F539DB">
        <w:rPr>
          <w:b/>
          <w:bCs/>
          <w:lang w:val="en-US"/>
        </w:rPr>
        <w:t>8</w:t>
      </w:r>
      <w:r w:rsidRPr="00F539DB">
        <w:rPr>
          <w:b/>
          <w:bCs/>
          <w:lang w:val="en-US"/>
        </w:rPr>
        <w:t xml:space="preserve">. </w:t>
      </w:r>
      <w:r w:rsidR="0029425B" w:rsidRPr="00F539DB">
        <w:rPr>
          <w:b/>
          <w:bCs/>
          <w:lang w:val="en-US"/>
        </w:rPr>
        <w:t>Distribution of allelic ratios across the AC16 genome suggests tetraploidy.</w:t>
      </w:r>
      <w:r w:rsidR="0029425B" w:rsidRPr="00F539DB">
        <w:rPr>
          <w:lang w:val="en-US"/>
        </w:rPr>
        <w:t xml:space="preserve"> The figure displays the distribution </w:t>
      </w:r>
      <w:r w:rsidRPr="00F539DB">
        <w:rPr>
          <w:lang w:val="en-US"/>
        </w:rPr>
        <w:t xml:space="preserve">of the proportion of reference alleles </w:t>
      </w:r>
      <w:r w:rsidR="0029425B" w:rsidRPr="00F539DB">
        <w:rPr>
          <w:lang w:val="en-US"/>
        </w:rPr>
        <w:t>for detected variants across each</w:t>
      </w:r>
      <w:r w:rsidRPr="00F539DB">
        <w:rPr>
          <w:lang w:val="en-US"/>
        </w:rPr>
        <w:t xml:space="preserve"> chromosome in the AC16 genome, compared to a reference diploid human genome.</w:t>
      </w:r>
    </w:p>
    <w:p w14:paraId="22E4BACC" w14:textId="137B390A" w:rsidR="000D31AF" w:rsidRDefault="000D31AF">
      <w:pPr>
        <w:rPr>
          <w:rFonts w:eastAsia="Times New Roman"/>
          <w:kern w:val="0"/>
          <w:lang w:eastAsia="en-GB"/>
          <w14:ligatures w14:val="none"/>
        </w:rPr>
      </w:pPr>
      <w:r>
        <w:br w:type="page"/>
      </w:r>
    </w:p>
    <w:p w14:paraId="15682343" w14:textId="5064A8EF" w:rsidR="00BA49AC" w:rsidRDefault="00BA49AC" w:rsidP="007763E6">
      <w:pPr>
        <w:pStyle w:val="s5"/>
        <w:spacing w:beforeAutospacing="0" w:after="60" w:afterAutospacing="0"/>
        <w:jc w:val="both"/>
        <w:rPr>
          <w:rFonts w:asciiTheme="minorHAnsi" w:hAnsiTheme="minorHAnsi" w:cstheme="minorBidi"/>
          <w:b/>
          <w:bCs/>
          <w:lang w:val="en-US"/>
        </w:rPr>
      </w:pPr>
      <w:r>
        <w:rPr>
          <w:rFonts w:asciiTheme="minorHAnsi" w:hAnsiTheme="minorHAnsi" w:cstheme="minorBidi"/>
          <w:b/>
          <w:bCs/>
          <w:noProof/>
          <w:lang w:val="en-US"/>
          <w14:ligatures w14:val="standardContextual"/>
        </w:rPr>
        <w:lastRenderedPageBreak/>
        <w:drawing>
          <wp:inline distT="0" distB="0" distL="0" distR="0" wp14:anchorId="40B1C240" wp14:editId="5559B32B">
            <wp:extent cx="6120130" cy="6524625"/>
            <wp:effectExtent l="0" t="0" r="0" b="0"/>
            <wp:docPr id="16248227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822701" name="Picture 1624822701"/>
                    <pic:cNvPicPr/>
                  </pic:nvPicPr>
                  <pic:blipFill>
                    <a:blip r:embed="rId16"/>
                    <a:stretch>
                      <a:fillRect/>
                    </a:stretch>
                  </pic:blipFill>
                  <pic:spPr>
                    <a:xfrm>
                      <a:off x="0" y="0"/>
                      <a:ext cx="6120130" cy="6524625"/>
                    </a:xfrm>
                    <a:prstGeom prst="rect">
                      <a:avLst/>
                    </a:prstGeom>
                  </pic:spPr>
                </pic:pic>
              </a:graphicData>
            </a:graphic>
          </wp:inline>
        </w:drawing>
      </w:r>
    </w:p>
    <w:p w14:paraId="5C4C92A9" w14:textId="77777777" w:rsidR="00492C56" w:rsidRPr="00492C56" w:rsidRDefault="00492C56" w:rsidP="007763E6">
      <w:pPr>
        <w:pStyle w:val="s5"/>
        <w:spacing w:beforeAutospacing="0" w:after="60" w:afterAutospacing="0"/>
        <w:jc w:val="both"/>
        <w:rPr>
          <w:rFonts w:asciiTheme="minorHAnsi" w:hAnsiTheme="minorHAnsi" w:cstheme="minorBidi"/>
          <w:lang w:val="en-US"/>
        </w:rPr>
      </w:pPr>
    </w:p>
    <w:p w14:paraId="65F528FB" w14:textId="31F4BFA0" w:rsidR="007763E6" w:rsidRPr="00F539DB" w:rsidRDefault="006C3133" w:rsidP="007763E6">
      <w:pPr>
        <w:pStyle w:val="s5"/>
        <w:spacing w:beforeAutospacing="0" w:after="60" w:afterAutospacing="0"/>
        <w:jc w:val="both"/>
        <w:rPr>
          <w:rFonts w:asciiTheme="minorHAnsi" w:hAnsiTheme="minorHAnsi" w:cstheme="minorBidi"/>
          <w:lang w:val="en-US"/>
        </w:rPr>
      </w:pPr>
      <w:r w:rsidRPr="00F539DB">
        <w:rPr>
          <w:rFonts w:asciiTheme="minorHAnsi" w:hAnsiTheme="minorHAnsi" w:cstheme="minorBidi"/>
          <w:b/>
          <w:bCs/>
          <w:lang w:val="en-US"/>
        </w:rPr>
        <w:t>Figure S</w:t>
      </w:r>
      <w:r w:rsidR="00935406" w:rsidRPr="00F539DB">
        <w:rPr>
          <w:rFonts w:asciiTheme="minorHAnsi" w:hAnsiTheme="minorHAnsi" w:cstheme="minorBidi"/>
          <w:b/>
          <w:bCs/>
          <w:lang w:val="en-US"/>
        </w:rPr>
        <w:t>9</w:t>
      </w:r>
      <w:r w:rsidRPr="00F539DB">
        <w:rPr>
          <w:rFonts w:asciiTheme="minorHAnsi" w:hAnsiTheme="minorHAnsi" w:cstheme="minorBidi"/>
          <w:b/>
          <w:bCs/>
          <w:lang w:val="en-US"/>
        </w:rPr>
        <w:t xml:space="preserve">. Knockout (KO) </w:t>
      </w:r>
      <w:r w:rsidR="00861055" w:rsidRPr="00F539DB">
        <w:rPr>
          <w:rFonts w:asciiTheme="minorHAnsi" w:hAnsiTheme="minorHAnsi" w:cstheme="minorBidi"/>
          <w:b/>
          <w:bCs/>
          <w:lang w:val="en-US"/>
        </w:rPr>
        <w:t xml:space="preserve">of the </w:t>
      </w:r>
      <w:r w:rsidRPr="00F539DB">
        <w:rPr>
          <w:rFonts w:asciiTheme="minorHAnsi" w:hAnsiTheme="minorHAnsi" w:cstheme="minorBidi"/>
          <w:b/>
          <w:bCs/>
          <w:lang w:val="en-US"/>
        </w:rPr>
        <w:t xml:space="preserve">hs3112 </w:t>
      </w:r>
      <w:r w:rsidR="00861055" w:rsidRPr="00F539DB">
        <w:rPr>
          <w:rFonts w:asciiTheme="minorHAnsi" w:hAnsiTheme="minorHAnsi" w:cstheme="minorBidi"/>
          <w:b/>
          <w:bCs/>
          <w:lang w:val="en-US"/>
        </w:rPr>
        <w:t xml:space="preserve">enhancer </w:t>
      </w:r>
      <w:r w:rsidRPr="00F539DB">
        <w:rPr>
          <w:rFonts w:asciiTheme="minorHAnsi" w:hAnsiTheme="minorHAnsi" w:cstheme="minorBidi"/>
          <w:b/>
          <w:bCs/>
          <w:lang w:val="en-US"/>
        </w:rPr>
        <w:t xml:space="preserve">in AC16 </w:t>
      </w:r>
      <w:r w:rsidR="00CF5DE3" w:rsidRPr="00F539DB">
        <w:rPr>
          <w:rFonts w:asciiTheme="minorHAnsi" w:hAnsiTheme="minorHAnsi" w:cstheme="minorBidi"/>
          <w:b/>
          <w:bCs/>
          <w:lang w:val="en-US"/>
        </w:rPr>
        <w:t xml:space="preserve">CMs </w:t>
      </w:r>
      <w:r w:rsidRPr="00F539DB">
        <w:rPr>
          <w:rFonts w:asciiTheme="minorHAnsi" w:hAnsiTheme="minorHAnsi" w:cstheme="minorBidi"/>
          <w:b/>
          <w:bCs/>
          <w:lang w:val="en-US"/>
        </w:rPr>
        <w:t xml:space="preserve">does not </w:t>
      </w:r>
      <w:r w:rsidR="00861055" w:rsidRPr="00F539DB">
        <w:rPr>
          <w:rFonts w:asciiTheme="minorHAnsi" w:hAnsiTheme="minorHAnsi" w:cstheme="minorBidi"/>
          <w:b/>
          <w:bCs/>
          <w:lang w:val="en-US"/>
        </w:rPr>
        <w:t xml:space="preserve">significantly affect </w:t>
      </w:r>
      <w:r w:rsidRPr="00F539DB">
        <w:rPr>
          <w:rFonts w:asciiTheme="minorHAnsi" w:hAnsiTheme="minorHAnsi" w:cstheme="minorBidi"/>
          <w:b/>
          <w:bCs/>
          <w:i/>
          <w:iCs/>
          <w:lang w:val="en-US"/>
        </w:rPr>
        <w:t>HES1</w:t>
      </w:r>
      <w:r w:rsidRPr="00F539DB">
        <w:rPr>
          <w:rFonts w:asciiTheme="minorHAnsi" w:hAnsiTheme="minorHAnsi" w:cstheme="minorBidi"/>
          <w:b/>
          <w:bCs/>
          <w:lang w:val="en-US"/>
        </w:rPr>
        <w:t xml:space="preserve"> expression.</w:t>
      </w:r>
      <w:r w:rsidR="00A25009" w:rsidRPr="00F539DB">
        <w:rPr>
          <w:rFonts w:asciiTheme="minorHAnsi" w:hAnsiTheme="minorHAnsi" w:cstheme="minorBidi"/>
          <w:lang w:val="en-US"/>
        </w:rPr>
        <w:t xml:space="preserve"> </w:t>
      </w:r>
      <w:r w:rsidRPr="00F539DB">
        <w:rPr>
          <w:rFonts w:asciiTheme="minorHAnsi" w:eastAsiaTheme="minorHAnsi" w:hAnsiTheme="minorHAnsi" w:cstheme="minorBidi"/>
          <w:kern w:val="2"/>
          <w:lang w:val="en-US" w:eastAsia="en-US"/>
          <w14:ligatures w14:val="standardContextual"/>
        </w:rPr>
        <w:t>(</w:t>
      </w:r>
      <w:r w:rsidRPr="00F539DB">
        <w:rPr>
          <w:rFonts w:asciiTheme="minorHAnsi" w:eastAsiaTheme="minorHAnsi" w:hAnsiTheme="minorHAnsi" w:cstheme="minorBidi"/>
          <w:b/>
          <w:bCs/>
          <w:kern w:val="2"/>
          <w:lang w:val="en-US" w:eastAsia="en-US"/>
          <w14:ligatures w14:val="standardContextual"/>
        </w:rPr>
        <w:t>A</w:t>
      </w:r>
      <w:r w:rsidRPr="00F539DB">
        <w:rPr>
          <w:rFonts w:asciiTheme="minorHAnsi" w:eastAsiaTheme="minorHAnsi" w:hAnsiTheme="minorHAnsi" w:cstheme="minorBidi"/>
          <w:kern w:val="2"/>
          <w:lang w:val="en-US" w:eastAsia="en-US"/>
          <w14:ligatures w14:val="standardContextual"/>
        </w:rPr>
        <w:t xml:space="preserve">) </w:t>
      </w:r>
      <w:r w:rsidR="00200A3D" w:rsidRPr="00F539DB">
        <w:rPr>
          <w:rFonts w:asciiTheme="minorHAnsi" w:eastAsiaTheme="minorHAnsi" w:hAnsiTheme="minorHAnsi" w:cstheme="minorBidi"/>
          <w:kern w:val="2"/>
          <w:lang w:val="en-US" w:eastAsia="en-US"/>
          <w14:ligatures w14:val="standardContextual"/>
        </w:rPr>
        <w:t xml:space="preserve">Allelic expression imbalance at </w:t>
      </w:r>
      <w:r w:rsidR="004E6E8C" w:rsidRPr="00F539DB">
        <w:rPr>
          <w:rFonts w:asciiTheme="minorHAnsi" w:eastAsiaTheme="minorHAnsi" w:hAnsiTheme="minorHAnsi" w:cstheme="minorBidi"/>
          <w:kern w:val="2"/>
          <w:lang w:val="en-US" w:eastAsia="en-US"/>
          <w14:ligatures w14:val="standardContextual"/>
        </w:rPr>
        <w:t xml:space="preserve">the </w:t>
      </w:r>
      <w:r w:rsidR="00200A3D" w:rsidRPr="00F539DB">
        <w:rPr>
          <w:rFonts w:asciiTheme="minorHAnsi" w:eastAsiaTheme="minorHAnsi" w:hAnsiTheme="minorHAnsi" w:cstheme="minorBidi"/>
          <w:i/>
          <w:iCs/>
          <w:kern w:val="2"/>
          <w:lang w:val="en-US" w:eastAsia="en-US"/>
          <w14:ligatures w14:val="standardContextual"/>
        </w:rPr>
        <w:t>HES1</w:t>
      </w:r>
      <w:r w:rsidR="00200A3D" w:rsidRPr="00F539DB">
        <w:rPr>
          <w:rFonts w:asciiTheme="minorHAnsi" w:eastAsiaTheme="minorHAnsi" w:hAnsiTheme="minorHAnsi" w:cstheme="minorBidi"/>
          <w:kern w:val="2"/>
          <w:lang w:val="en-US" w:eastAsia="en-US"/>
          <w14:ligatures w14:val="standardContextual"/>
        </w:rPr>
        <w:t xml:space="preserve"> locus. </w:t>
      </w:r>
      <w:r w:rsidR="00DE0DE0" w:rsidRPr="00F539DB">
        <w:rPr>
          <w:rFonts w:asciiTheme="minorHAnsi" w:eastAsiaTheme="minorHAnsi" w:hAnsiTheme="minorHAnsi" w:cstheme="minorBidi"/>
          <w:kern w:val="2"/>
          <w:lang w:val="en-US" w:eastAsia="en-US"/>
          <w14:ligatures w14:val="standardContextual"/>
        </w:rPr>
        <w:t>Th</w:t>
      </w:r>
      <w:r w:rsidR="00713C8D" w:rsidRPr="00F539DB">
        <w:rPr>
          <w:rFonts w:asciiTheme="minorHAnsi" w:eastAsiaTheme="minorHAnsi" w:hAnsiTheme="minorHAnsi" w:cstheme="minorBidi"/>
          <w:kern w:val="2"/>
          <w:lang w:val="en-US" w:eastAsia="en-US"/>
          <w14:ligatures w14:val="standardContextual"/>
        </w:rPr>
        <w:t>is</w:t>
      </w:r>
      <w:r w:rsidR="00DE0DE0" w:rsidRPr="00F539DB">
        <w:rPr>
          <w:rFonts w:asciiTheme="minorHAnsi" w:eastAsiaTheme="minorHAnsi" w:hAnsiTheme="minorHAnsi" w:cstheme="minorBidi"/>
          <w:kern w:val="2"/>
          <w:lang w:val="en-US" w:eastAsia="en-US"/>
          <w14:ligatures w14:val="standardContextual"/>
        </w:rPr>
        <w:t xml:space="preserve"> panel </w:t>
      </w:r>
      <w:r w:rsidR="009C4B00" w:rsidRPr="00F539DB">
        <w:rPr>
          <w:rFonts w:asciiTheme="minorHAnsi" w:eastAsiaTheme="minorHAnsi" w:hAnsiTheme="minorHAnsi" w:cstheme="minorBidi"/>
          <w:kern w:val="2"/>
          <w:lang w:val="en-US" w:eastAsia="en-US"/>
          <w14:ligatures w14:val="standardContextual"/>
        </w:rPr>
        <w:t xml:space="preserve">shows </w:t>
      </w:r>
      <w:r w:rsidR="00DE0DE0" w:rsidRPr="00F539DB">
        <w:rPr>
          <w:rFonts w:asciiTheme="minorHAnsi" w:eastAsiaTheme="minorHAnsi" w:hAnsiTheme="minorHAnsi" w:cstheme="minorBidi"/>
          <w:kern w:val="2"/>
          <w:lang w:val="en-US" w:eastAsia="en-US"/>
          <w14:ligatures w14:val="standardContextual"/>
        </w:rPr>
        <w:t>d</w:t>
      </w:r>
      <w:r w:rsidR="00586407" w:rsidRPr="00F539DB">
        <w:rPr>
          <w:rFonts w:asciiTheme="minorHAnsi" w:eastAsiaTheme="minorHAnsi" w:hAnsiTheme="minorHAnsi" w:cstheme="minorBidi"/>
          <w:kern w:val="2"/>
          <w:lang w:val="en-US" w:eastAsia="en-US"/>
          <w14:ligatures w14:val="standardContextual"/>
        </w:rPr>
        <w:t xml:space="preserve">ifferential </w:t>
      </w:r>
      <w:r w:rsidR="00B50797" w:rsidRPr="00F539DB">
        <w:rPr>
          <w:rFonts w:asciiTheme="minorHAnsi" w:eastAsiaTheme="minorHAnsi" w:hAnsiTheme="minorHAnsi" w:cstheme="minorBidi"/>
          <w:kern w:val="2"/>
          <w:lang w:val="en-US" w:eastAsia="en-US"/>
          <w14:ligatures w14:val="standardContextual"/>
        </w:rPr>
        <w:t xml:space="preserve">allelic </w:t>
      </w:r>
      <w:r w:rsidR="00586407" w:rsidRPr="00F539DB">
        <w:rPr>
          <w:rFonts w:asciiTheme="minorHAnsi" w:eastAsiaTheme="minorHAnsi" w:hAnsiTheme="minorHAnsi" w:cstheme="minorBidi"/>
          <w:kern w:val="2"/>
          <w:lang w:val="en-US" w:eastAsia="en-US"/>
          <w14:ligatures w14:val="standardContextual"/>
        </w:rPr>
        <w:t xml:space="preserve">expression of SNP rs77930285 within </w:t>
      </w:r>
      <w:r w:rsidR="00586407" w:rsidRPr="00F539DB">
        <w:rPr>
          <w:rFonts w:asciiTheme="minorHAnsi" w:eastAsiaTheme="minorHAnsi" w:hAnsiTheme="minorHAnsi" w:cstheme="minorBidi"/>
          <w:kern w:val="2"/>
          <w:lang w:eastAsia="en-US"/>
          <w14:ligatures w14:val="standardContextual"/>
        </w:rPr>
        <w:t xml:space="preserve">the </w:t>
      </w:r>
      <w:r w:rsidR="00586407" w:rsidRPr="00F539DB">
        <w:rPr>
          <w:rFonts w:asciiTheme="minorHAnsi" w:eastAsiaTheme="minorHAnsi" w:hAnsiTheme="minorHAnsi" w:cstheme="minorBidi"/>
          <w:i/>
          <w:iCs/>
          <w:kern w:val="2"/>
          <w:lang w:eastAsia="en-US"/>
          <w14:ligatures w14:val="standardContextual"/>
        </w:rPr>
        <w:t>HES1</w:t>
      </w:r>
      <w:r w:rsidR="00586407" w:rsidRPr="00F539DB">
        <w:rPr>
          <w:rFonts w:asciiTheme="minorHAnsi" w:eastAsiaTheme="minorHAnsi" w:hAnsiTheme="minorHAnsi" w:cstheme="minorBidi"/>
          <w:kern w:val="2"/>
          <w:lang w:eastAsia="en-US"/>
          <w14:ligatures w14:val="standardContextual"/>
        </w:rPr>
        <w:t xml:space="preserve"> </w:t>
      </w:r>
      <w:r w:rsidR="00586407" w:rsidRPr="00F539DB">
        <w:rPr>
          <w:rFonts w:asciiTheme="minorHAnsi" w:eastAsiaTheme="minorHAnsi" w:hAnsiTheme="minorHAnsi" w:cstheme="minorBidi"/>
          <w:kern w:val="2"/>
          <w:lang w:val="en-US" w:eastAsia="en-US"/>
          <w14:ligatures w14:val="standardContextual"/>
        </w:rPr>
        <w:t>5’</w:t>
      </w:r>
      <w:r w:rsidR="0013121C" w:rsidRPr="00F539DB">
        <w:rPr>
          <w:rFonts w:asciiTheme="minorHAnsi" w:eastAsiaTheme="minorHAnsi" w:hAnsiTheme="minorHAnsi" w:cstheme="minorBidi"/>
          <w:kern w:val="2"/>
          <w:lang w:val="en-US" w:eastAsia="en-US"/>
          <w14:ligatures w14:val="standardContextual"/>
        </w:rPr>
        <w:t xml:space="preserve"> </w:t>
      </w:r>
      <w:r w:rsidR="00586407" w:rsidRPr="00F539DB">
        <w:rPr>
          <w:rFonts w:asciiTheme="minorHAnsi" w:eastAsiaTheme="minorHAnsi" w:hAnsiTheme="minorHAnsi" w:cstheme="minorBidi"/>
          <w:kern w:val="2"/>
          <w:lang w:val="en-US" w:eastAsia="en-US"/>
          <w14:ligatures w14:val="standardContextual"/>
        </w:rPr>
        <w:t xml:space="preserve">UTR in AC16 </w:t>
      </w:r>
      <w:r w:rsidR="0050644B" w:rsidRPr="00F539DB">
        <w:rPr>
          <w:rFonts w:asciiTheme="minorHAnsi" w:eastAsiaTheme="minorHAnsi" w:hAnsiTheme="minorHAnsi" w:cstheme="minorBidi"/>
          <w:kern w:val="2"/>
          <w:lang w:val="en-US" w:eastAsia="en-US"/>
          <w14:ligatures w14:val="standardContextual"/>
        </w:rPr>
        <w:t>CMs</w:t>
      </w:r>
      <w:r w:rsidR="00586407" w:rsidRPr="00F539DB">
        <w:rPr>
          <w:rFonts w:asciiTheme="minorHAnsi" w:eastAsiaTheme="minorHAnsi" w:hAnsiTheme="minorHAnsi" w:cstheme="minorBidi"/>
          <w:kern w:val="2"/>
          <w:lang w:val="en-US" w:eastAsia="en-US"/>
          <w14:ligatures w14:val="standardContextual"/>
        </w:rPr>
        <w:t xml:space="preserve">. The minor G </w:t>
      </w:r>
      <w:r w:rsidR="00DE0DE0" w:rsidRPr="00F539DB">
        <w:rPr>
          <w:rFonts w:asciiTheme="minorHAnsi" w:eastAsiaTheme="minorHAnsi" w:hAnsiTheme="minorHAnsi" w:cstheme="minorBidi"/>
          <w:kern w:val="2"/>
          <w:lang w:val="en-US" w:eastAsia="en-US"/>
          <w14:ligatures w14:val="standardContextual"/>
        </w:rPr>
        <w:t xml:space="preserve">variant </w:t>
      </w:r>
      <w:r w:rsidR="00586407" w:rsidRPr="00F539DB">
        <w:rPr>
          <w:rFonts w:asciiTheme="minorHAnsi" w:eastAsiaTheme="minorHAnsi" w:hAnsiTheme="minorHAnsi" w:cstheme="minorBidi"/>
          <w:kern w:val="2"/>
          <w:lang w:val="en-US" w:eastAsia="en-US"/>
          <w14:ligatures w14:val="standardContextual"/>
        </w:rPr>
        <w:t xml:space="preserve">(likely present </w:t>
      </w:r>
      <w:r w:rsidR="00AF4F1B" w:rsidRPr="00F539DB">
        <w:rPr>
          <w:rFonts w:asciiTheme="minorHAnsi" w:eastAsiaTheme="minorHAnsi" w:hAnsiTheme="minorHAnsi" w:cstheme="minorBidi"/>
          <w:kern w:val="2"/>
          <w:lang w:val="en-US" w:eastAsia="en-US"/>
          <w14:ligatures w14:val="standardContextual"/>
        </w:rPr>
        <w:t xml:space="preserve">on </w:t>
      </w:r>
      <w:r w:rsidR="00586407" w:rsidRPr="00F539DB">
        <w:rPr>
          <w:rFonts w:asciiTheme="minorHAnsi" w:eastAsiaTheme="minorHAnsi" w:hAnsiTheme="minorHAnsi" w:cstheme="minorBidi"/>
          <w:kern w:val="2"/>
          <w:lang w:val="en-US" w:eastAsia="en-US"/>
          <w14:ligatures w14:val="standardContextual"/>
        </w:rPr>
        <w:t xml:space="preserve">only one of the estimated four chromosome copies) </w:t>
      </w:r>
      <w:r w:rsidR="004D7132" w:rsidRPr="00F539DB">
        <w:rPr>
          <w:rFonts w:asciiTheme="minorHAnsi" w:eastAsiaTheme="minorHAnsi" w:hAnsiTheme="minorHAnsi" w:cstheme="minorBidi"/>
          <w:kern w:val="2"/>
          <w:lang w:val="en-US" w:eastAsia="en-US"/>
          <w14:ligatures w14:val="standardContextual"/>
        </w:rPr>
        <w:t xml:space="preserve">is expressed </w:t>
      </w:r>
      <w:r w:rsidR="00AF4F1B" w:rsidRPr="00F539DB">
        <w:rPr>
          <w:rFonts w:asciiTheme="minorHAnsi" w:eastAsiaTheme="minorHAnsi" w:hAnsiTheme="minorHAnsi" w:cstheme="minorBidi"/>
          <w:kern w:val="2"/>
          <w:lang w:val="en-US" w:eastAsia="en-US"/>
          <w14:ligatures w14:val="standardContextual"/>
        </w:rPr>
        <w:t xml:space="preserve">at a </w:t>
      </w:r>
      <w:r w:rsidR="00586407" w:rsidRPr="00F539DB">
        <w:rPr>
          <w:rFonts w:asciiTheme="minorHAnsi" w:eastAsiaTheme="minorHAnsi" w:hAnsiTheme="minorHAnsi" w:cstheme="minorBidi"/>
          <w:kern w:val="2"/>
          <w:lang w:val="en-US" w:eastAsia="en-US"/>
          <w14:ligatures w14:val="standardContextual"/>
        </w:rPr>
        <w:t xml:space="preserve">substantially higher </w:t>
      </w:r>
      <w:r w:rsidR="00AF4F1B" w:rsidRPr="00F539DB">
        <w:rPr>
          <w:rFonts w:asciiTheme="minorHAnsi" w:eastAsiaTheme="minorHAnsi" w:hAnsiTheme="minorHAnsi" w:cstheme="minorBidi"/>
          <w:kern w:val="2"/>
          <w:lang w:val="en-US" w:eastAsia="en-US"/>
          <w14:ligatures w14:val="standardContextual"/>
        </w:rPr>
        <w:t>level</w:t>
      </w:r>
      <w:r w:rsidR="004D7132" w:rsidRPr="00F539DB">
        <w:rPr>
          <w:rFonts w:asciiTheme="minorHAnsi" w:eastAsiaTheme="minorHAnsi" w:hAnsiTheme="minorHAnsi" w:cstheme="minorBidi"/>
          <w:kern w:val="2"/>
          <w:lang w:val="en-US" w:eastAsia="en-US"/>
          <w14:ligatures w14:val="standardContextual"/>
        </w:rPr>
        <w:t>s</w:t>
      </w:r>
      <w:r w:rsidR="00AF4F1B" w:rsidRPr="00F539DB">
        <w:rPr>
          <w:rFonts w:asciiTheme="minorHAnsi" w:eastAsiaTheme="minorHAnsi" w:hAnsiTheme="minorHAnsi" w:cstheme="minorBidi"/>
          <w:kern w:val="2"/>
          <w:lang w:val="en-US" w:eastAsia="en-US"/>
          <w14:ligatures w14:val="standardContextual"/>
        </w:rPr>
        <w:t xml:space="preserve"> than </w:t>
      </w:r>
      <w:r w:rsidR="00586407" w:rsidRPr="00F539DB">
        <w:rPr>
          <w:rFonts w:asciiTheme="minorHAnsi" w:eastAsiaTheme="minorHAnsi" w:hAnsiTheme="minorHAnsi" w:cstheme="minorBidi"/>
          <w:kern w:val="2"/>
          <w:lang w:val="en-US" w:eastAsia="en-US"/>
          <w14:ligatures w14:val="standardContextual"/>
        </w:rPr>
        <w:t>the major T</w:t>
      </w:r>
      <w:r w:rsidR="00AF4F1B" w:rsidRPr="00F539DB">
        <w:rPr>
          <w:rFonts w:asciiTheme="minorHAnsi" w:eastAsiaTheme="minorHAnsi" w:hAnsiTheme="minorHAnsi" w:cstheme="minorBidi"/>
          <w:kern w:val="2"/>
          <w:lang w:val="en-US" w:eastAsia="en-US"/>
          <w14:ligatures w14:val="standardContextual"/>
        </w:rPr>
        <w:t xml:space="preserve"> </w:t>
      </w:r>
      <w:r w:rsidR="004D7132" w:rsidRPr="00F539DB">
        <w:rPr>
          <w:rFonts w:asciiTheme="minorHAnsi" w:eastAsiaTheme="minorHAnsi" w:hAnsiTheme="minorHAnsi" w:cstheme="minorBidi"/>
          <w:kern w:val="2"/>
          <w:lang w:val="en-US" w:eastAsia="en-US"/>
          <w14:ligatures w14:val="standardContextual"/>
        </w:rPr>
        <w:t>allele</w:t>
      </w:r>
      <w:r w:rsidR="00AF4F1B" w:rsidRPr="00F539DB">
        <w:rPr>
          <w:rFonts w:asciiTheme="minorHAnsi" w:eastAsiaTheme="minorHAnsi" w:hAnsiTheme="minorHAnsi" w:cstheme="minorBidi"/>
          <w:kern w:val="2"/>
          <w:lang w:val="en-US" w:eastAsia="en-US"/>
          <w14:ligatures w14:val="standardContextual"/>
        </w:rPr>
        <w:t xml:space="preserve">, indicating </w:t>
      </w:r>
      <w:r w:rsidR="0013226A" w:rsidRPr="00F539DB">
        <w:rPr>
          <w:rFonts w:asciiTheme="minorHAnsi" w:eastAsiaTheme="minorHAnsi" w:hAnsiTheme="minorHAnsi" w:cstheme="minorBidi"/>
          <w:kern w:val="2"/>
          <w:lang w:val="en-US" w:eastAsia="en-US"/>
          <w14:ligatures w14:val="standardContextual"/>
        </w:rPr>
        <w:t xml:space="preserve">a pronounced </w:t>
      </w:r>
      <w:r w:rsidR="00AF4F1B" w:rsidRPr="00F539DB">
        <w:rPr>
          <w:rFonts w:asciiTheme="minorHAnsi" w:eastAsiaTheme="minorHAnsi" w:hAnsiTheme="minorHAnsi" w:cstheme="minorBidi"/>
          <w:kern w:val="2"/>
          <w:lang w:val="en-US" w:eastAsia="en-US"/>
          <w14:ligatures w14:val="standardContextual"/>
        </w:rPr>
        <w:t>allelic imbalance.</w:t>
      </w:r>
      <w:r w:rsidR="00A25009" w:rsidRPr="00F539DB">
        <w:rPr>
          <w:rFonts w:asciiTheme="minorHAnsi" w:hAnsiTheme="minorHAnsi" w:cstheme="minorBidi"/>
          <w:lang w:val="en-US"/>
        </w:rPr>
        <w:t xml:space="preserve"> </w:t>
      </w:r>
      <w:r w:rsidR="008151FB" w:rsidRPr="00F539DB">
        <w:rPr>
          <w:rFonts w:asciiTheme="minorHAnsi" w:eastAsiaTheme="minorHAnsi" w:hAnsiTheme="minorHAnsi" w:cstheme="minorBidi"/>
          <w:kern w:val="2"/>
          <w:lang w:val="en-US" w:eastAsia="en-US"/>
          <w14:ligatures w14:val="standardContextual"/>
        </w:rPr>
        <w:t xml:space="preserve">The position of the 5′ UTR amplicon used to assess gene expression by RT-qPCR is indicated above the gene schematic. </w:t>
      </w:r>
      <w:r w:rsidRPr="00F539DB">
        <w:rPr>
          <w:rFonts w:asciiTheme="minorHAnsi" w:eastAsiaTheme="minorHAnsi" w:hAnsiTheme="minorHAnsi" w:cstheme="minorBidi"/>
          <w:kern w:val="2"/>
          <w:lang w:val="en-US" w:eastAsia="en-US"/>
          <w14:ligatures w14:val="standardContextual"/>
        </w:rPr>
        <w:t>(</w:t>
      </w:r>
      <w:r w:rsidRPr="00F539DB">
        <w:rPr>
          <w:rFonts w:asciiTheme="minorHAnsi" w:eastAsiaTheme="minorHAnsi" w:hAnsiTheme="minorHAnsi" w:cstheme="minorBidi"/>
          <w:b/>
          <w:bCs/>
          <w:kern w:val="2"/>
          <w:lang w:val="en-US" w:eastAsia="en-US"/>
          <w14:ligatures w14:val="standardContextual"/>
        </w:rPr>
        <w:t>B</w:t>
      </w:r>
      <w:r w:rsidRPr="00F539DB">
        <w:rPr>
          <w:rFonts w:asciiTheme="minorHAnsi" w:eastAsiaTheme="minorHAnsi" w:hAnsiTheme="minorHAnsi" w:cstheme="minorBidi"/>
          <w:kern w:val="2"/>
          <w:lang w:val="en-US" w:eastAsia="en-US"/>
          <w14:ligatures w14:val="standardContextual"/>
        </w:rPr>
        <w:t xml:space="preserve">) </w:t>
      </w:r>
      <w:bookmarkStart w:id="10" w:name="_Hlk214275393"/>
      <w:r w:rsidR="00CE6E71" w:rsidRPr="00F539DB">
        <w:rPr>
          <w:rFonts w:asciiTheme="minorHAnsi" w:eastAsiaTheme="minorHAnsi" w:hAnsiTheme="minorHAnsi" w:cstheme="minorBidi"/>
          <w:kern w:val="2"/>
          <w:lang w:val="en-US" w:eastAsia="en-US"/>
          <w14:ligatures w14:val="standardContextual"/>
        </w:rPr>
        <w:t>The e</w:t>
      </w:r>
      <w:r w:rsidR="00DD3913" w:rsidRPr="00F539DB">
        <w:rPr>
          <w:rFonts w:asciiTheme="minorHAnsi" w:eastAsiaTheme="minorHAnsi" w:hAnsiTheme="minorHAnsi" w:cstheme="minorBidi"/>
          <w:kern w:val="2"/>
          <w:lang w:val="en-US" w:eastAsia="en-US"/>
          <w14:ligatures w14:val="standardContextual"/>
        </w:rPr>
        <w:t xml:space="preserve">xperimental setup </w:t>
      </w:r>
      <w:r w:rsidR="00260FDC" w:rsidRPr="00F539DB">
        <w:rPr>
          <w:rFonts w:asciiTheme="minorHAnsi" w:eastAsiaTheme="minorHAnsi" w:hAnsiTheme="minorHAnsi" w:cstheme="minorBidi"/>
          <w:kern w:val="2"/>
          <w:lang w:val="en-US" w:eastAsia="en-US"/>
          <w14:ligatures w14:val="standardContextual"/>
        </w:rPr>
        <w:t xml:space="preserve">and expected outcome </w:t>
      </w:r>
      <w:r w:rsidR="00CE6E71" w:rsidRPr="00F539DB">
        <w:rPr>
          <w:rFonts w:asciiTheme="minorHAnsi" w:eastAsiaTheme="minorHAnsi" w:hAnsiTheme="minorHAnsi" w:cstheme="minorBidi"/>
          <w:kern w:val="2"/>
          <w:lang w:val="en-US" w:eastAsia="en-US"/>
          <w14:ligatures w14:val="standardContextual"/>
        </w:rPr>
        <w:t>for hs3112 KO</w:t>
      </w:r>
      <w:r w:rsidR="00260FDC" w:rsidRPr="00F539DB">
        <w:rPr>
          <w:rFonts w:asciiTheme="minorHAnsi" w:eastAsiaTheme="minorHAnsi" w:hAnsiTheme="minorHAnsi" w:cstheme="minorBidi"/>
          <w:kern w:val="2"/>
          <w:lang w:val="en-US" w:eastAsia="en-US"/>
          <w14:ligatures w14:val="standardContextual"/>
        </w:rPr>
        <w:t xml:space="preserve">. </w:t>
      </w:r>
      <w:r w:rsidR="00BD6A58" w:rsidRPr="00F539DB">
        <w:rPr>
          <w:rFonts w:asciiTheme="minorHAnsi" w:eastAsiaTheme="minorHAnsi" w:hAnsiTheme="minorHAnsi" w:cstheme="minorBidi"/>
          <w:kern w:val="2"/>
          <w:lang w:val="en-US" w:eastAsia="en-US"/>
          <w14:ligatures w14:val="standardContextual"/>
        </w:rPr>
        <w:t>Th</w:t>
      </w:r>
      <w:r w:rsidR="004E0DCD" w:rsidRPr="00F539DB">
        <w:rPr>
          <w:rFonts w:asciiTheme="minorHAnsi" w:eastAsiaTheme="minorHAnsi" w:hAnsiTheme="minorHAnsi" w:cstheme="minorBidi"/>
          <w:kern w:val="2"/>
          <w:lang w:val="en-US" w:eastAsia="en-US"/>
          <w14:ligatures w14:val="standardContextual"/>
        </w:rPr>
        <w:t>is</w:t>
      </w:r>
      <w:r w:rsidR="00BD6A58" w:rsidRPr="00F539DB">
        <w:rPr>
          <w:rFonts w:asciiTheme="minorHAnsi" w:eastAsiaTheme="minorHAnsi" w:hAnsiTheme="minorHAnsi" w:cstheme="minorBidi"/>
          <w:kern w:val="2"/>
          <w:lang w:val="en-US" w:eastAsia="en-US"/>
          <w14:ligatures w14:val="standardContextual"/>
        </w:rPr>
        <w:t xml:space="preserve"> panel illustrates the experimental procedure for hs3112 KO in AC16 cells and the anticipated functional consequences. The consistency of the G and T allelic ratio for rs77930285 in genomic DNA</w:t>
      </w:r>
      <w:r w:rsidR="003C3AC6" w:rsidRPr="00F539DB">
        <w:rPr>
          <w:rFonts w:asciiTheme="minorHAnsi" w:eastAsiaTheme="minorHAnsi" w:hAnsiTheme="minorHAnsi" w:cstheme="minorBidi"/>
          <w:kern w:val="2"/>
          <w:lang w:val="en-US" w:eastAsia="en-US"/>
          <w14:ligatures w14:val="standardContextual"/>
        </w:rPr>
        <w:t xml:space="preserve"> (gDNA)</w:t>
      </w:r>
      <w:r w:rsidR="00BD6A58" w:rsidRPr="00F539DB">
        <w:rPr>
          <w:rFonts w:asciiTheme="minorHAnsi" w:eastAsiaTheme="minorHAnsi" w:hAnsiTheme="minorHAnsi" w:cstheme="minorBidi"/>
          <w:kern w:val="2"/>
          <w:lang w:val="en-US" w:eastAsia="en-US"/>
          <w14:ligatures w14:val="standardContextual"/>
        </w:rPr>
        <w:t xml:space="preserve"> after hs3112 KO serves as a critical technical quality control for the CRISPR/Cas9-mediated procedure. </w:t>
      </w:r>
      <w:r w:rsidR="00217F38" w:rsidRPr="00F539DB">
        <w:rPr>
          <w:rFonts w:asciiTheme="minorHAnsi" w:eastAsiaTheme="minorHAnsi" w:hAnsiTheme="minorHAnsi" w:cstheme="minorBidi"/>
          <w:kern w:val="2"/>
          <w:lang w:val="en-US" w:eastAsia="en-US"/>
          <w14:ligatures w14:val="standardContextual"/>
        </w:rPr>
        <w:t xml:space="preserve">This control is essential because the </w:t>
      </w:r>
      <w:r w:rsidR="00217F38" w:rsidRPr="00F539DB">
        <w:rPr>
          <w:rFonts w:asciiTheme="minorHAnsi" w:eastAsiaTheme="minorHAnsi" w:hAnsiTheme="minorHAnsi" w:cstheme="minorBidi"/>
          <w:i/>
          <w:iCs/>
          <w:kern w:val="2"/>
          <w:lang w:val="en-US" w:eastAsia="en-US"/>
          <w14:ligatures w14:val="standardContextual"/>
        </w:rPr>
        <w:t>HES1</w:t>
      </w:r>
      <w:r w:rsidR="00217F38" w:rsidRPr="00F539DB">
        <w:rPr>
          <w:rFonts w:asciiTheme="minorHAnsi" w:eastAsiaTheme="minorHAnsi" w:hAnsiTheme="minorHAnsi" w:cstheme="minorBidi"/>
          <w:kern w:val="2"/>
          <w:lang w:val="en-US" w:eastAsia="en-US"/>
          <w14:ligatures w14:val="standardContextual"/>
        </w:rPr>
        <w:t xml:space="preserve"> locus is situated extremely close to the chromosome end, posing a risk of complete locus loss following the introduction of DNA double-stranded breaks at the hs3112 borders. Concurrently, a proportional decrease in rs77930285 allele expression levels is expected upon hs3112 KO, provided that </w:t>
      </w:r>
      <w:r w:rsidR="00217F38" w:rsidRPr="00F539DB">
        <w:rPr>
          <w:rFonts w:asciiTheme="minorHAnsi" w:eastAsiaTheme="minorHAnsi" w:hAnsiTheme="minorHAnsi" w:cstheme="minorBidi"/>
          <w:i/>
          <w:iCs/>
          <w:kern w:val="2"/>
          <w:lang w:val="en-US" w:eastAsia="en-US"/>
          <w14:ligatures w14:val="standardContextual"/>
        </w:rPr>
        <w:t>HES1</w:t>
      </w:r>
      <w:r w:rsidR="00217F38" w:rsidRPr="00F539DB">
        <w:rPr>
          <w:rFonts w:asciiTheme="minorHAnsi" w:eastAsiaTheme="minorHAnsi" w:hAnsiTheme="minorHAnsi" w:cstheme="minorBidi"/>
          <w:kern w:val="2"/>
          <w:lang w:val="en-US" w:eastAsia="en-US"/>
          <w14:ligatures w14:val="standardContextual"/>
        </w:rPr>
        <w:t xml:space="preserve"> is a genuine target of this enhancer.</w:t>
      </w:r>
      <w:r w:rsidR="00A25009" w:rsidRPr="00F539DB">
        <w:rPr>
          <w:rFonts w:asciiTheme="minorHAnsi" w:hAnsiTheme="minorHAnsi" w:cstheme="minorBidi"/>
          <w:lang w:val="en-US"/>
        </w:rPr>
        <w:t xml:space="preserve"> </w:t>
      </w:r>
      <w:bookmarkEnd w:id="10"/>
      <w:r w:rsidRPr="00F539DB">
        <w:rPr>
          <w:rFonts w:asciiTheme="minorHAnsi" w:eastAsiaTheme="minorHAnsi" w:hAnsiTheme="minorHAnsi" w:cstheme="minorBidi"/>
          <w:kern w:val="2"/>
          <w:lang w:val="en-US" w:eastAsia="en-US"/>
          <w14:ligatures w14:val="standardContextual"/>
        </w:rPr>
        <w:t>(</w:t>
      </w:r>
      <w:r w:rsidRPr="00F539DB">
        <w:rPr>
          <w:rFonts w:asciiTheme="minorHAnsi" w:eastAsiaTheme="minorHAnsi" w:hAnsiTheme="minorHAnsi" w:cstheme="minorBidi"/>
          <w:b/>
          <w:bCs/>
          <w:kern w:val="2"/>
          <w:lang w:val="en-US" w:eastAsia="en-US"/>
          <w14:ligatures w14:val="standardContextual"/>
        </w:rPr>
        <w:t>C</w:t>
      </w:r>
      <w:r w:rsidRPr="00F539DB">
        <w:rPr>
          <w:rFonts w:asciiTheme="minorHAnsi" w:eastAsiaTheme="minorHAnsi" w:hAnsiTheme="minorHAnsi" w:cstheme="minorBidi"/>
          <w:kern w:val="2"/>
          <w:lang w:val="en-US" w:eastAsia="en-US"/>
          <w14:ligatures w14:val="standardContextual"/>
        </w:rPr>
        <w:t xml:space="preserve">) </w:t>
      </w:r>
      <w:r w:rsidR="00A87DA2" w:rsidRPr="00F539DB">
        <w:rPr>
          <w:rFonts w:asciiTheme="minorHAnsi" w:eastAsiaTheme="minorHAnsi" w:hAnsiTheme="minorHAnsi" w:cstheme="minorBidi"/>
          <w:kern w:val="2"/>
          <w:lang w:val="en-US" w:eastAsia="en-US"/>
          <w14:ligatures w14:val="standardContextual"/>
        </w:rPr>
        <w:t xml:space="preserve">Confirmation of KO </w:t>
      </w:r>
      <w:r w:rsidR="00A87DA2" w:rsidRPr="00F539DB">
        <w:rPr>
          <w:rFonts w:asciiTheme="minorHAnsi" w:eastAsiaTheme="minorHAnsi" w:hAnsiTheme="minorHAnsi" w:cstheme="minorBidi"/>
          <w:kern w:val="2"/>
          <w:lang w:val="en-US" w:eastAsia="en-US"/>
          <w14:ligatures w14:val="standardContextual"/>
        </w:rPr>
        <w:lastRenderedPageBreak/>
        <w:t xml:space="preserve">events. </w:t>
      </w:r>
      <w:r w:rsidRPr="00F539DB">
        <w:rPr>
          <w:rFonts w:asciiTheme="minorHAnsi" w:eastAsiaTheme="minorHAnsi" w:hAnsiTheme="minorHAnsi" w:cstheme="minorBidi"/>
          <w:kern w:val="2"/>
          <w:lang w:val="en-US" w:eastAsia="en-US"/>
          <w14:ligatures w14:val="standardContextual"/>
        </w:rPr>
        <w:t xml:space="preserve">Agarose gel </w:t>
      </w:r>
      <w:r w:rsidR="00A87DA2" w:rsidRPr="00F539DB">
        <w:rPr>
          <w:rFonts w:asciiTheme="minorHAnsi" w:eastAsiaTheme="minorHAnsi" w:hAnsiTheme="minorHAnsi" w:cstheme="minorBidi"/>
          <w:kern w:val="2"/>
          <w:lang w:val="en-US" w:eastAsia="en-US"/>
          <w14:ligatures w14:val="standardContextual"/>
        </w:rPr>
        <w:t xml:space="preserve">electrophoresis </w:t>
      </w:r>
      <w:r w:rsidR="00DC4342" w:rsidRPr="00F539DB">
        <w:rPr>
          <w:rFonts w:asciiTheme="minorHAnsi" w:eastAsiaTheme="minorHAnsi" w:hAnsiTheme="minorHAnsi" w:cstheme="minorBidi"/>
          <w:kern w:val="2"/>
          <w:lang w:val="en-US" w:eastAsia="en-US"/>
          <w14:ligatures w14:val="standardContextual"/>
        </w:rPr>
        <w:t xml:space="preserve">confirming </w:t>
      </w:r>
      <w:r w:rsidR="00106AC1" w:rsidRPr="00F539DB">
        <w:rPr>
          <w:rFonts w:asciiTheme="minorHAnsi" w:eastAsiaTheme="minorHAnsi" w:hAnsiTheme="minorHAnsi" w:cstheme="minorBidi"/>
          <w:kern w:val="2"/>
          <w:lang w:val="en-US" w:eastAsia="en-US"/>
          <w14:ligatures w14:val="standardContextual"/>
        </w:rPr>
        <w:t xml:space="preserve">two control </w:t>
      </w:r>
      <w:r w:rsidRPr="00F539DB">
        <w:rPr>
          <w:rFonts w:asciiTheme="minorHAnsi" w:eastAsiaTheme="minorHAnsi" w:hAnsiTheme="minorHAnsi" w:cstheme="minorBidi"/>
          <w:kern w:val="2"/>
          <w:lang w:val="en-US" w:eastAsia="en-US"/>
          <w14:ligatures w14:val="standardContextual"/>
        </w:rPr>
        <w:t xml:space="preserve">clones </w:t>
      </w:r>
      <w:r w:rsidR="00106AC1" w:rsidRPr="00F539DB">
        <w:rPr>
          <w:rFonts w:asciiTheme="minorHAnsi" w:eastAsiaTheme="minorHAnsi" w:hAnsiTheme="minorHAnsi" w:cstheme="minorBidi"/>
          <w:kern w:val="2"/>
          <w:lang w:val="en-US" w:eastAsia="en-US"/>
          <w14:ligatures w14:val="standardContextual"/>
        </w:rPr>
        <w:t>(</w:t>
      </w:r>
      <w:r w:rsidRPr="00F539DB">
        <w:rPr>
          <w:rFonts w:asciiTheme="minorHAnsi" w:eastAsiaTheme="minorHAnsi" w:hAnsiTheme="minorHAnsi" w:cstheme="minorBidi"/>
          <w:kern w:val="2"/>
          <w:lang w:val="en-US" w:eastAsia="en-US"/>
          <w14:ligatures w14:val="standardContextual"/>
        </w:rPr>
        <w:t xml:space="preserve">with </w:t>
      </w:r>
      <w:r w:rsidR="003C3AC6" w:rsidRPr="00F539DB">
        <w:rPr>
          <w:rFonts w:asciiTheme="minorHAnsi" w:eastAsiaTheme="minorHAnsi" w:hAnsiTheme="minorHAnsi" w:cstheme="minorBidi"/>
          <w:kern w:val="2"/>
          <w:lang w:val="en-US" w:eastAsia="en-US"/>
          <w14:ligatures w14:val="standardContextual"/>
        </w:rPr>
        <w:t xml:space="preserve">either </w:t>
      </w:r>
      <w:r w:rsidRPr="00F539DB">
        <w:rPr>
          <w:rFonts w:asciiTheme="minorHAnsi" w:eastAsiaTheme="minorHAnsi" w:hAnsiTheme="minorHAnsi" w:cstheme="minorBidi"/>
          <w:kern w:val="2"/>
          <w:lang w:val="en-US" w:eastAsia="en-US"/>
          <w14:ligatures w14:val="standardContextual"/>
        </w:rPr>
        <w:t xml:space="preserve">wild type </w:t>
      </w:r>
      <w:r w:rsidR="00106AC1" w:rsidRPr="00F539DB">
        <w:rPr>
          <w:rFonts w:asciiTheme="minorHAnsi" w:eastAsiaTheme="minorHAnsi" w:hAnsiTheme="minorHAnsi" w:cstheme="minorBidi"/>
          <w:kern w:val="2"/>
          <w:lang w:val="en-US" w:eastAsia="en-US"/>
          <w14:ligatures w14:val="standardContextual"/>
        </w:rPr>
        <w:t xml:space="preserve">or </w:t>
      </w:r>
      <w:r w:rsidR="003C3AC6" w:rsidRPr="00F539DB">
        <w:rPr>
          <w:rFonts w:asciiTheme="minorHAnsi" w:eastAsiaTheme="minorHAnsi" w:hAnsiTheme="minorHAnsi" w:cstheme="minorBidi"/>
          <w:kern w:val="2"/>
          <w:lang w:val="en-US" w:eastAsia="en-US"/>
          <w14:ligatures w14:val="standardContextual"/>
        </w:rPr>
        <w:t>minimally</w:t>
      </w:r>
      <w:r w:rsidR="00106AC1" w:rsidRPr="00F539DB">
        <w:rPr>
          <w:rFonts w:asciiTheme="minorHAnsi" w:eastAsiaTheme="minorHAnsi" w:hAnsiTheme="minorHAnsi" w:cstheme="minorBidi"/>
          <w:kern w:val="2"/>
          <w:lang w:val="en-US" w:eastAsia="en-US"/>
          <w14:ligatures w14:val="standardContextual"/>
        </w:rPr>
        <w:t xml:space="preserve"> affected hs3112 sequence</w:t>
      </w:r>
      <w:r w:rsidR="00EC6D42" w:rsidRPr="00F539DB">
        <w:rPr>
          <w:rFonts w:asciiTheme="minorHAnsi" w:eastAsiaTheme="minorHAnsi" w:hAnsiTheme="minorHAnsi" w:cstheme="minorBidi"/>
          <w:kern w:val="2"/>
          <w:lang w:val="en-US" w:eastAsia="en-US"/>
          <w14:ligatures w14:val="standardContextual"/>
        </w:rPr>
        <w:t>s</w:t>
      </w:r>
      <w:r w:rsidR="00106AC1" w:rsidRPr="00F539DB">
        <w:rPr>
          <w:rFonts w:asciiTheme="minorHAnsi" w:eastAsiaTheme="minorHAnsi" w:hAnsiTheme="minorHAnsi" w:cstheme="minorBidi"/>
          <w:kern w:val="2"/>
          <w:lang w:val="en-US" w:eastAsia="en-US"/>
          <w14:ligatures w14:val="standardContextual"/>
        </w:rPr>
        <w:t xml:space="preserve">) </w:t>
      </w:r>
      <w:r w:rsidRPr="00F539DB">
        <w:rPr>
          <w:rFonts w:asciiTheme="minorHAnsi" w:eastAsiaTheme="minorHAnsi" w:hAnsiTheme="minorHAnsi" w:cstheme="minorBidi"/>
          <w:kern w:val="2"/>
          <w:lang w:val="en-US" w:eastAsia="en-US"/>
          <w14:ligatures w14:val="standardContextual"/>
        </w:rPr>
        <w:t xml:space="preserve">and </w:t>
      </w:r>
      <w:r w:rsidR="00106AC1" w:rsidRPr="00F539DB">
        <w:rPr>
          <w:rFonts w:asciiTheme="minorHAnsi" w:eastAsiaTheme="minorHAnsi" w:hAnsiTheme="minorHAnsi" w:cstheme="minorBidi"/>
          <w:kern w:val="2"/>
          <w:lang w:val="en-US" w:eastAsia="en-US"/>
          <w14:ligatures w14:val="standardContextual"/>
        </w:rPr>
        <w:t>three</w:t>
      </w:r>
      <w:r w:rsidRPr="00F539DB">
        <w:rPr>
          <w:rFonts w:asciiTheme="minorHAnsi" w:eastAsiaTheme="minorHAnsi" w:hAnsiTheme="minorHAnsi" w:cstheme="minorBidi"/>
          <w:kern w:val="2"/>
          <w:lang w:val="en-US" w:eastAsia="en-US"/>
          <w14:ligatures w14:val="standardContextual"/>
        </w:rPr>
        <w:t xml:space="preserve"> clones with</w:t>
      </w:r>
      <w:r w:rsidR="00870A69" w:rsidRPr="00F539DB">
        <w:rPr>
          <w:rFonts w:asciiTheme="minorHAnsi" w:eastAsiaTheme="minorHAnsi" w:hAnsiTheme="minorHAnsi" w:cstheme="minorBidi"/>
          <w:kern w:val="2"/>
          <w:lang w:val="en-US" w:eastAsia="en-US"/>
          <w14:ligatures w14:val="standardContextual"/>
        </w:rPr>
        <w:t xml:space="preserve"> </w:t>
      </w:r>
      <w:r w:rsidR="00106AC1" w:rsidRPr="00F539DB">
        <w:rPr>
          <w:rFonts w:asciiTheme="minorHAnsi" w:eastAsiaTheme="minorHAnsi" w:hAnsiTheme="minorHAnsi" w:cstheme="minorBidi"/>
          <w:kern w:val="2"/>
          <w:lang w:val="en-US" w:eastAsia="en-US"/>
          <w14:ligatures w14:val="standardContextual"/>
        </w:rPr>
        <w:t xml:space="preserve">complete </w:t>
      </w:r>
      <w:r w:rsidR="00FE7CF7" w:rsidRPr="00F539DB">
        <w:rPr>
          <w:rFonts w:asciiTheme="minorHAnsi" w:eastAsiaTheme="minorHAnsi" w:hAnsiTheme="minorHAnsi" w:cstheme="minorBidi"/>
          <w:kern w:val="2"/>
          <w:lang w:val="en-US" w:eastAsia="en-US"/>
          <w14:ligatures w14:val="standardContextual"/>
        </w:rPr>
        <w:t xml:space="preserve">KO of </w:t>
      </w:r>
      <w:r w:rsidR="00106AC1" w:rsidRPr="00F539DB">
        <w:rPr>
          <w:rFonts w:asciiTheme="minorHAnsi" w:eastAsiaTheme="minorHAnsi" w:hAnsiTheme="minorHAnsi" w:cstheme="minorBidi"/>
          <w:kern w:val="2"/>
          <w:lang w:val="en-US" w:eastAsia="en-US"/>
          <w14:ligatures w14:val="standardContextual"/>
        </w:rPr>
        <w:t>hs3112 (</w:t>
      </w:r>
      <w:r w:rsidR="00D103F5" w:rsidRPr="00F539DB">
        <w:rPr>
          <w:rFonts w:asciiTheme="minorHAnsi" w:eastAsiaTheme="minorHAnsi" w:hAnsiTheme="minorHAnsi" w:cstheme="minorBidi"/>
          <w:kern w:val="2"/>
          <w:lang w:val="en-US" w:eastAsia="en-US"/>
          <w14:ligatures w14:val="standardContextual"/>
        </w:rPr>
        <w:t>affecting 2 to 4 alleles</w:t>
      </w:r>
      <w:r w:rsidR="00106AC1" w:rsidRPr="00F539DB">
        <w:rPr>
          <w:rFonts w:asciiTheme="minorHAnsi" w:eastAsiaTheme="minorHAnsi" w:hAnsiTheme="minorHAnsi" w:cstheme="minorBidi"/>
          <w:kern w:val="2"/>
          <w:lang w:val="en-US" w:eastAsia="en-US"/>
          <w14:ligatures w14:val="standardContextual"/>
        </w:rPr>
        <w:t>)</w:t>
      </w:r>
      <w:r w:rsidRPr="00F539DB">
        <w:rPr>
          <w:rFonts w:asciiTheme="minorHAnsi" w:eastAsiaTheme="minorHAnsi" w:hAnsiTheme="minorHAnsi" w:cstheme="minorBidi"/>
          <w:kern w:val="2"/>
          <w:lang w:val="en-US" w:eastAsia="en-US"/>
          <w14:ligatures w14:val="standardContextual"/>
        </w:rPr>
        <w:t>.</w:t>
      </w:r>
      <w:r w:rsidR="00D467DF" w:rsidRPr="00F539DB">
        <w:rPr>
          <w:rFonts w:asciiTheme="minorHAnsi" w:eastAsiaTheme="minorHAnsi" w:hAnsiTheme="minorHAnsi" w:cstheme="minorBidi"/>
          <w:kern w:val="2"/>
          <w:lang w:val="en-US" w:eastAsia="en-US"/>
          <w14:ligatures w14:val="standardContextual"/>
        </w:rPr>
        <w:t xml:space="preserve"> NTC, no template control.</w:t>
      </w:r>
      <w:r w:rsidR="00A25009" w:rsidRPr="00F539DB">
        <w:rPr>
          <w:rFonts w:asciiTheme="minorHAnsi" w:hAnsiTheme="minorHAnsi" w:cstheme="minorBidi"/>
          <w:lang w:val="en-US"/>
        </w:rPr>
        <w:t xml:space="preserve"> </w:t>
      </w:r>
      <w:r w:rsidRPr="00F539DB">
        <w:rPr>
          <w:rFonts w:asciiTheme="minorHAnsi" w:eastAsiaTheme="minorHAnsi" w:hAnsiTheme="minorHAnsi" w:cstheme="minorBidi"/>
          <w:kern w:val="2"/>
          <w:lang w:val="en-US" w:eastAsia="en-US"/>
          <w14:ligatures w14:val="standardContextual"/>
        </w:rPr>
        <w:t>(</w:t>
      </w:r>
      <w:r w:rsidRPr="00F539DB">
        <w:rPr>
          <w:rFonts w:asciiTheme="minorHAnsi" w:eastAsiaTheme="minorHAnsi" w:hAnsiTheme="minorHAnsi" w:cstheme="minorBidi"/>
          <w:b/>
          <w:bCs/>
          <w:kern w:val="2"/>
          <w:lang w:val="en-US" w:eastAsia="en-US"/>
          <w14:ligatures w14:val="standardContextual"/>
        </w:rPr>
        <w:t>D</w:t>
      </w:r>
      <w:r w:rsidRPr="00F539DB">
        <w:rPr>
          <w:rFonts w:asciiTheme="minorHAnsi" w:eastAsiaTheme="minorHAnsi" w:hAnsiTheme="minorHAnsi" w:cstheme="minorBidi"/>
          <w:kern w:val="2"/>
          <w:lang w:val="en-US" w:eastAsia="en-US"/>
          <w14:ligatures w14:val="standardContextual"/>
        </w:rPr>
        <w:t xml:space="preserve">) </w:t>
      </w:r>
      <w:r w:rsidR="0083493B" w:rsidRPr="00F539DB">
        <w:rPr>
          <w:rFonts w:asciiTheme="minorHAnsi" w:eastAsiaTheme="minorHAnsi" w:hAnsiTheme="minorHAnsi" w:cstheme="minorBidi"/>
          <w:kern w:val="2"/>
          <w:lang w:val="en-US" w:eastAsia="en-US"/>
          <w14:ligatures w14:val="standardContextual"/>
        </w:rPr>
        <w:t>rs77930285 allelic proportion analysis</w:t>
      </w:r>
      <w:r w:rsidR="00077B9D" w:rsidRPr="00F539DB">
        <w:rPr>
          <w:rFonts w:asciiTheme="minorHAnsi" w:eastAsiaTheme="minorHAnsi" w:hAnsiTheme="minorHAnsi" w:cstheme="minorBidi"/>
          <w:kern w:val="2"/>
          <w:lang w:val="en-US" w:eastAsia="en-US"/>
          <w14:ligatures w14:val="standardContextual"/>
        </w:rPr>
        <w:t xml:space="preserve">. Analysis of rs77930285 allelic proportions in gDNA and complementary DNA (cDNA) in control and hs3112 KO AC16 clones. Note the identical proportions of the T allele in gDNA counts across all samples, confirming the presence of all intact copies of the </w:t>
      </w:r>
      <w:r w:rsidR="00077B9D" w:rsidRPr="00F539DB">
        <w:rPr>
          <w:rFonts w:asciiTheme="minorHAnsi" w:eastAsiaTheme="minorHAnsi" w:hAnsiTheme="minorHAnsi" w:cstheme="minorBidi"/>
          <w:i/>
          <w:iCs/>
          <w:kern w:val="2"/>
          <w:lang w:val="en-US" w:eastAsia="en-US"/>
          <w14:ligatures w14:val="standardContextual"/>
        </w:rPr>
        <w:t>HES1</w:t>
      </w:r>
      <w:r w:rsidR="00077B9D" w:rsidRPr="00F539DB">
        <w:rPr>
          <w:rFonts w:asciiTheme="minorHAnsi" w:eastAsiaTheme="minorHAnsi" w:hAnsiTheme="minorHAnsi" w:cstheme="minorBidi"/>
          <w:kern w:val="2"/>
          <w:lang w:val="en-US" w:eastAsia="en-US"/>
          <w14:ligatures w14:val="standardContextual"/>
        </w:rPr>
        <w:t xml:space="preserve"> gene in KO clones. However, only a very slight difference in the proportion of the T allele in cDNA counts was detected following KO.</w:t>
      </w:r>
      <w:r w:rsidR="00A25009" w:rsidRPr="00F539DB">
        <w:rPr>
          <w:rFonts w:asciiTheme="minorHAnsi" w:hAnsiTheme="minorHAnsi" w:cstheme="minorBidi"/>
          <w:lang w:val="en-US"/>
        </w:rPr>
        <w:t xml:space="preserve"> </w:t>
      </w:r>
      <w:r w:rsidR="0046106D" w:rsidRPr="00F539DB">
        <w:rPr>
          <w:rFonts w:asciiTheme="minorHAnsi" w:hAnsiTheme="minorHAnsi" w:cstheme="minorBidi"/>
          <w:lang w:val="en-US"/>
        </w:rPr>
        <w:t>(</w:t>
      </w:r>
      <w:r w:rsidR="0046106D" w:rsidRPr="00F539DB">
        <w:rPr>
          <w:rFonts w:asciiTheme="minorHAnsi" w:hAnsiTheme="minorHAnsi" w:cstheme="minorBidi"/>
          <w:b/>
          <w:bCs/>
          <w:lang w:val="en-US"/>
        </w:rPr>
        <w:t>E</w:t>
      </w:r>
      <w:r w:rsidR="0046106D" w:rsidRPr="00F539DB">
        <w:rPr>
          <w:rFonts w:asciiTheme="minorHAnsi" w:hAnsiTheme="minorHAnsi" w:cstheme="minorBidi"/>
          <w:lang w:val="en-US"/>
        </w:rPr>
        <w:t xml:space="preserve">) </w:t>
      </w:r>
      <w:r w:rsidR="00D53E0B" w:rsidRPr="00F539DB">
        <w:rPr>
          <w:rFonts w:asciiTheme="minorHAnsi" w:hAnsiTheme="minorHAnsi" w:cstheme="minorBidi"/>
          <w:lang w:val="en-US"/>
        </w:rPr>
        <w:t>Summary of e</w:t>
      </w:r>
      <w:r w:rsidR="0046106D" w:rsidRPr="00F539DB">
        <w:rPr>
          <w:rFonts w:asciiTheme="minorHAnsi" w:hAnsiTheme="minorHAnsi" w:cstheme="minorBidi"/>
          <w:lang w:val="en-US"/>
        </w:rPr>
        <w:t xml:space="preserve">xperimental </w:t>
      </w:r>
      <w:r w:rsidR="00D53E0B" w:rsidRPr="00F539DB">
        <w:rPr>
          <w:rFonts w:asciiTheme="minorHAnsi" w:hAnsiTheme="minorHAnsi" w:cstheme="minorBidi"/>
          <w:lang w:val="en-US"/>
        </w:rPr>
        <w:t>results</w:t>
      </w:r>
      <w:r w:rsidR="008E3164" w:rsidRPr="00F539DB">
        <w:rPr>
          <w:rFonts w:asciiTheme="minorHAnsi" w:hAnsiTheme="minorHAnsi" w:cstheme="minorBidi"/>
          <w:lang w:val="en-US"/>
        </w:rPr>
        <w:t xml:space="preserve"> obtained</w:t>
      </w:r>
      <w:r w:rsidR="00D53E0B" w:rsidRPr="00F539DB">
        <w:rPr>
          <w:rFonts w:asciiTheme="minorHAnsi" w:hAnsiTheme="minorHAnsi" w:cstheme="minorBidi"/>
          <w:lang w:val="en-US"/>
        </w:rPr>
        <w:t xml:space="preserve">. </w:t>
      </w:r>
      <w:r w:rsidR="005B7EEB" w:rsidRPr="00F539DB">
        <w:rPr>
          <w:rFonts w:asciiTheme="minorHAnsi" w:hAnsiTheme="minorHAnsi" w:cstheme="minorBidi"/>
          <w:lang w:val="en-US"/>
        </w:rPr>
        <w:t>T</w:t>
      </w:r>
      <w:r w:rsidR="00D53E0B" w:rsidRPr="00F539DB">
        <w:rPr>
          <w:rFonts w:asciiTheme="minorHAnsi" w:hAnsiTheme="minorHAnsi" w:cstheme="minorBidi"/>
          <w:lang w:val="en-US"/>
        </w:rPr>
        <w:t xml:space="preserve">he physical associations </w:t>
      </w:r>
      <w:r w:rsidR="005468E6" w:rsidRPr="00F539DB">
        <w:rPr>
          <w:rFonts w:asciiTheme="minorHAnsi" w:hAnsiTheme="minorHAnsi" w:cstheme="minorBidi"/>
          <w:lang w:val="en-US"/>
        </w:rPr>
        <w:t xml:space="preserve">(haplotypes) </w:t>
      </w:r>
      <w:r w:rsidR="00D53E0B" w:rsidRPr="00F539DB">
        <w:rPr>
          <w:rFonts w:asciiTheme="minorHAnsi" w:hAnsiTheme="minorHAnsi" w:cstheme="minorBidi"/>
          <w:lang w:val="en-US"/>
        </w:rPr>
        <w:t xml:space="preserve">between </w:t>
      </w:r>
      <w:r w:rsidR="005468E6" w:rsidRPr="00F539DB">
        <w:rPr>
          <w:rFonts w:asciiTheme="minorHAnsi" w:hAnsiTheme="minorHAnsi" w:cstheme="minorBidi"/>
          <w:lang w:val="en-US"/>
        </w:rPr>
        <w:t xml:space="preserve">the </w:t>
      </w:r>
      <w:r w:rsidR="00D53E0B" w:rsidRPr="00F539DB">
        <w:rPr>
          <w:rFonts w:asciiTheme="minorHAnsi" w:hAnsiTheme="minorHAnsi" w:cstheme="minorBidi"/>
          <w:lang w:val="en-US"/>
        </w:rPr>
        <w:t xml:space="preserve">hs3112 and </w:t>
      </w:r>
      <w:r w:rsidR="00D53E0B" w:rsidRPr="00F539DB">
        <w:rPr>
          <w:rFonts w:asciiTheme="minorHAnsi" w:hAnsiTheme="minorHAnsi" w:cstheme="minorBidi"/>
          <w:i/>
          <w:iCs/>
          <w:lang w:val="en-US"/>
        </w:rPr>
        <w:t>HES1</w:t>
      </w:r>
      <w:r w:rsidR="00D53E0B" w:rsidRPr="00F539DB">
        <w:rPr>
          <w:rFonts w:asciiTheme="minorHAnsi" w:hAnsiTheme="minorHAnsi" w:cstheme="minorBidi"/>
          <w:lang w:val="en-US"/>
        </w:rPr>
        <w:t xml:space="preserve"> alleles, as well as the precise locations of short</w:t>
      </w:r>
      <w:r w:rsidR="00180565" w:rsidRPr="00F539DB">
        <w:rPr>
          <w:rFonts w:asciiTheme="minorHAnsi" w:hAnsiTheme="minorHAnsi" w:cstheme="minorBidi"/>
          <w:lang w:val="en-US"/>
        </w:rPr>
        <w:t>,</w:t>
      </w:r>
      <w:r w:rsidR="00D53E0B" w:rsidRPr="00F539DB">
        <w:rPr>
          <w:rFonts w:asciiTheme="minorHAnsi" w:hAnsiTheme="minorHAnsi" w:cstheme="minorBidi"/>
          <w:lang w:val="en-US"/>
        </w:rPr>
        <w:t xml:space="preserve"> unexpected deletions within the enhancer in clones 25 and 37</w:t>
      </w:r>
      <w:r w:rsidR="005468E6" w:rsidRPr="00F539DB">
        <w:rPr>
          <w:rFonts w:asciiTheme="minorHAnsi" w:hAnsiTheme="minorHAnsi" w:cstheme="minorBidi"/>
          <w:lang w:val="en-US"/>
        </w:rPr>
        <w:t>,</w:t>
      </w:r>
      <w:r w:rsidR="00D53E0B" w:rsidRPr="00F539DB">
        <w:rPr>
          <w:rFonts w:asciiTheme="minorHAnsi" w:hAnsiTheme="minorHAnsi" w:cstheme="minorBidi"/>
          <w:lang w:val="en-US"/>
        </w:rPr>
        <w:t xml:space="preserve"> are not known. Fo the latter, </w:t>
      </w:r>
      <w:r w:rsidR="005468E6" w:rsidRPr="00F539DB">
        <w:rPr>
          <w:rFonts w:asciiTheme="minorHAnsi" w:hAnsiTheme="minorHAnsi" w:cstheme="minorBidi"/>
          <w:lang w:val="en-US"/>
        </w:rPr>
        <w:t>only</w:t>
      </w:r>
      <w:r w:rsidR="00D53E0B" w:rsidRPr="00F539DB">
        <w:rPr>
          <w:rFonts w:asciiTheme="minorHAnsi" w:hAnsiTheme="minorHAnsi" w:cstheme="minorBidi"/>
          <w:lang w:val="en-US"/>
        </w:rPr>
        <w:t xml:space="preserve"> one possible combination of </w:t>
      </w:r>
      <w:r w:rsidR="005468E6" w:rsidRPr="00F539DB">
        <w:rPr>
          <w:rFonts w:asciiTheme="minorHAnsi" w:hAnsiTheme="minorHAnsi" w:cstheme="minorBidi"/>
          <w:lang w:val="en-US"/>
        </w:rPr>
        <w:t xml:space="preserve">deletion </w:t>
      </w:r>
      <w:r w:rsidR="00D53E0B" w:rsidRPr="00F539DB">
        <w:rPr>
          <w:rFonts w:asciiTheme="minorHAnsi" w:hAnsiTheme="minorHAnsi" w:cstheme="minorBidi"/>
          <w:lang w:val="en-US"/>
        </w:rPr>
        <w:t xml:space="preserve">locations is </w:t>
      </w:r>
      <w:r w:rsidR="005B7EEB" w:rsidRPr="00F539DB">
        <w:rPr>
          <w:rFonts w:asciiTheme="minorHAnsi" w:hAnsiTheme="minorHAnsi" w:cstheme="minorBidi"/>
          <w:lang w:val="en-US"/>
        </w:rPr>
        <w:t xml:space="preserve">schematically </w:t>
      </w:r>
      <w:r w:rsidR="00D53E0B" w:rsidRPr="00F539DB">
        <w:rPr>
          <w:rFonts w:asciiTheme="minorHAnsi" w:hAnsiTheme="minorHAnsi" w:cstheme="minorBidi"/>
          <w:lang w:val="en-US"/>
        </w:rPr>
        <w:t>shown</w:t>
      </w:r>
      <w:r w:rsidR="007763E6" w:rsidRPr="00F539DB">
        <w:rPr>
          <w:rFonts w:asciiTheme="minorHAnsi" w:hAnsiTheme="minorHAnsi" w:cstheme="minorBidi"/>
          <w:lang w:val="en-US"/>
        </w:rPr>
        <w:t>.</w:t>
      </w:r>
    </w:p>
    <w:p w14:paraId="7279F224" w14:textId="77777777" w:rsidR="007763E6" w:rsidRDefault="007763E6" w:rsidP="007763E6">
      <w:pPr>
        <w:pStyle w:val="s5"/>
        <w:spacing w:beforeAutospacing="0" w:after="60" w:afterAutospacing="0"/>
        <w:jc w:val="both"/>
        <w:rPr>
          <w:rFonts w:asciiTheme="minorHAnsi" w:hAnsiTheme="minorHAnsi" w:cstheme="minorBidi"/>
          <w:lang w:val="en-US"/>
        </w:rPr>
      </w:pPr>
    </w:p>
    <w:p w14:paraId="2409EE57" w14:textId="77777777" w:rsidR="000D31AF" w:rsidRDefault="000D31AF" w:rsidP="007763E6">
      <w:pPr>
        <w:pStyle w:val="s5"/>
        <w:spacing w:beforeAutospacing="0" w:after="60" w:afterAutospacing="0"/>
        <w:jc w:val="both"/>
        <w:rPr>
          <w:rFonts w:asciiTheme="minorHAnsi" w:hAnsiTheme="minorHAnsi" w:cstheme="minorBidi"/>
          <w:lang w:val="en-US"/>
        </w:rPr>
      </w:pPr>
    </w:p>
    <w:p w14:paraId="7BF5FBE3" w14:textId="77777777" w:rsidR="000D31AF" w:rsidRPr="00F539DB" w:rsidRDefault="000D31AF" w:rsidP="007763E6">
      <w:pPr>
        <w:pStyle w:val="s5"/>
        <w:spacing w:beforeAutospacing="0" w:after="60" w:afterAutospacing="0"/>
        <w:jc w:val="both"/>
        <w:rPr>
          <w:rFonts w:asciiTheme="minorHAnsi" w:hAnsiTheme="minorHAnsi" w:cstheme="minorBidi"/>
          <w:lang w:val="en-US"/>
        </w:rPr>
      </w:pPr>
    </w:p>
    <w:p w14:paraId="1BFBFAD2" w14:textId="4FC57A88" w:rsidR="00BA49AC" w:rsidRDefault="00BA49AC" w:rsidP="00472FC8">
      <w:pPr>
        <w:pStyle w:val="s5"/>
        <w:spacing w:beforeAutospacing="0" w:after="60" w:afterAutospacing="0"/>
        <w:jc w:val="both"/>
        <w:rPr>
          <w:rFonts w:asciiTheme="minorHAnsi" w:hAnsiTheme="minorHAnsi" w:cstheme="minorBidi"/>
          <w:b/>
          <w:bCs/>
          <w:lang w:val="en-US"/>
        </w:rPr>
      </w:pPr>
      <w:r>
        <w:rPr>
          <w:rFonts w:asciiTheme="minorHAnsi" w:hAnsiTheme="minorHAnsi" w:cstheme="minorBidi"/>
          <w:b/>
          <w:bCs/>
          <w:noProof/>
          <w:lang w:val="en-US"/>
          <w14:ligatures w14:val="standardContextual"/>
        </w:rPr>
        <w:drawing>
          <wp:inline distT="0" distB="0" distL="0" distR="0" wp14:anchorId="65FAA080" wp14:editId="4C0542FB">
            <wp:extent cx="6120130" cy="3141980"/>
            <wp:effectExtent l="0" t="0" r="0" b="0"/>
            <wp:docPr id="60987710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877109" name="Picture 609877109"/>
                    <pic:cNvPicPr/>
                  </pic:nvPicPr>
                  <pic:blipFill>
                    <a:blip r:embed="rId17"/>
                    <a:stretch>
                      <a:fillRect/>
                    </a:stretch>
                  </pic:blipFill>
                  <pic:spPr>
                    <a:xfrm>
                      <a:off x="0" y="0"/>
                      <a:ext cx="6120130" cy="3141980"/>
                    </a:xfrm>
                    <a:prstGeom prst="rect">
                      <a:avLst/>
                    </a:prstGeom>
                  </pic:spPr>
                </pic:pic>
              </a:graphicData>
            </a:graphic>
          </wp:inline>
        </w:drawing>
      </w:r>
    </w:p>
    <w:p w14:paraId="495C7CE4" w14:textId="77777777" w:rsidR="00492C56" w:rsidRPr="00492C56" w:rsidRDefault="00492C56" w:rsidP="00472FC8">
      <w:pPr>
        <w:pStyle w:val="s5"/>
        <w:spacing w:beforeAutospacing="0" w:after="60" w:afterAutospacing="0"/>
        <w:jc w:val="both"/>
        <w:rPr>
          <w:rFonts w:asciiTheme="minorHAnsi" w:hAnsiTheme="minorHAnsi" w:cstheme="minorBidi"/>
          <w:lang w:val="en-US"/>
        </w:rPr>
      </w:pPr>
    </w:p>
    <w:p w14:paraId="1F43921B" w14:textId="6D3B6E1B" w:rsidR="00BF2531" w:rsidRPr="00F539DB" w:rsidRDefault="007763E6" w:rsidP="00472FC8">
      <w:pPr>
        <w:pStyle w:val="s5"/>
        <w:spacing w:beforeAutospacing="0" w:after="60" w:afterAutospacing="0"/>
        <w:jc w:val="both"/>
        <w:rPr>
          <w:rFonts w:asciiTheme="minorHAnsi" w:hAnsiTheme="minorHAnsi" w:cstheme="minorBidi"/>
          <w:lang w:val="en-US"/>
        </w:rPr>
      </w:pPr>
      <w:r w:rsidRPr="00F539DB">
        <w:rPr>
          <w:rFonts w:asciiTheme="minorHAnsi" w:hAnsiTheme="minorHAnsi" w:cstheme="minorBidi"/>
          <w:b/>
          <w:bCs/>
          <w:lang w:val="en-US"/>
        </w:rPr>
        <w:t>Figure S10.</w:t>
      </w:r>
      <w:r w:rsidRPr="00F539DB">
        <w:rPr>
          <w:rFonts w:asciiTheme="minorHAnsi" w:hAnsiTheme="minorHAnsi" w:cstheme="minorBidi"/>
          <w:lang w:val="en-US"/>
        </w:rPr>
        <w:t xml:space="preserve"> </w:t>
      </w:r>
      <w:r w:rsidRPr="00F539DB">
        <w:rPr>
          <w:rFonts w:asciiTheme="minorHAnsi" w:hAnsiTheme="minorHAnsi" w:cstheme="minorBidi"/>
          <w:b/>
          <w:bCs/>
          <w:lang w:val="en-US"/>
        </w:rPr>
        <w:t>Chromatin status of the hs3112</w:t>
      </w:r>
      <w:r w:rsidR="00BF2531" w:rsidRPr="00F539DB">
        <w:rPr>
          <w:rFonts w:asciiTheme="minorHAnsi" w:hAnsiTheme="minorHAnsi" w:cstheme="minorBidi"/>
          <w:b/>
          <w:bCs/>
          <w:lang w:val="en-US"/>
        </w:rPr>
        <w:t>–</w:t>
      </w:r>
      <w:r w:rsidRPr="00F539DB">
        <w:rPr>
          <w:rFonts w:asciiTheme="minorHAnsi" w:hAnsiTheme="minorHAnsi" w:cstheme="minorBidi"/>
          <w:b/>
          <w:bCs/>
          <w:i/>
          <w:iCs/>
          <w:lang w:val="en-US"/>
        </w:rPr>
        <w:t>HES1</w:t>
      </w:r>
      <w:r w:rsidRPr="00F539DB">
        <w:rPr>
          <w:rFonts w:asciiTheme="minorHAnsi" w:hAnsiTheme="minorHAnsi" w:cstheme="minorBidi"/>
          <w:b/>
          <w:bCs/>
          <w:lang w:val="en-US"/>
        </w:rPr>
        <w:t xml:space="preserve"> locus across selected human cardiac developmental stages.</w:t>
      </w:r>
      <w:r w:rsidRPr="00F539DB">
        <w:rPr>
          <w:rFonts w:asciiTheme="minorHAnsi" w:hAnsiTheme="minorHAnsi" w:cstheme="minorBidi"/>
          <w:lang w:val="en-US"/>
        </w:rPr>
        <w:t xml:space="preserve"> (</w:t>
      </w:r>
      <w:r w:rsidRPr="00F539DB">
        <w:rPr>
          <w:rFonts w:asciiTheme="minorHAnsi" w:hAnsiTheme="minorHAnsi" w:cstheme="minorBidi"/>
          <w:b/>
          <w:bCs/>
          <w:lang w:val="en-US"/>
        </w:rPr>
        <w:t>A</w:t>
      </w:r>
      <w:r w:rsidRPr="00F539DB">
        <w:rPr>
          <w:rFonts w:asciiTheme="minorHAnsi" w:hAnsiTheme="minorHAnsi" w:cstheme="minorBidi"/>
          <w:lang w:val="en-US"/>
        </w:rPr>
        <w:t>) Chromatin profiling of the 1 Mb locus. Genome browser tracks illustrate the chromatin state across the region at several developmental time points (fetal CS14 and CS23, adult heart tissue, and AC16 CMs where data is available). Tracks presented include: ATAC-seq data for open chromatin (unavailable for fetal stages); ChIP-seq data for active and repressive histone modifications, namely H3K4Me1, H3K4Me2, H3K4Me3, H3K27Me3, and H3K36Me3; and the insulation score track, which delineates the TAD boundaries. (B) Zoomed view of the hs3112 enhancer. The Y-axis range is identical to the corresponding tracks in panel A.</w:t>
      </w:r>
    </w:p>
    <w:p w14:paraId="48576BC3" w14:textId="77777777" w:rsidR="00F669C5" w:rsidRDefault="00F669C5" w:rsidP="0064262F">
      <w:pPr>
        <w:spacing w:after="60"/>
        <w:jc w:val="both"/>
        <w:rPr>
          <w:lang w:val="en-US"/>
        </w:rPr>
      </w:pPr>
    </w:p>
    <w:p w14:paraId="4D72BCE8" w14:textId="77777777" w:rsidR="00A5414B" w:rsidRDefault="00A5414B" w:rsidP="00A5414B">
      <w:pPr>
        <w:pStyle w:val="Heading2"/>
      </w:pPr>
    </w:p>
    <w:p w14:paraId="0559655A" w14:textId="77777777" w:rsidR="00A5414B" w:rsidRDefault="00A5414B" w:rsidP="00A5414B">
      <w:pPr>
        <w:pStyle w:val="Heading2"/>
      </w:pPr>
    </w:p>
    <w:p w14:paraId="62AF1B38" w14:textId="77777777" w:rsidR="00A5414B" w:rsidRDefault="00A5414B" w:rsidP="00A5414B"/>
    <w:p w14:paraId="00CF3139" w14:textId="77777777" w:rsidR="00A5414B" w:rsidRPr="00A5414B" w:rsidRDefault="00A5414B" w:rsidP="00A5414B"/>
    <w:p w14:paraId="5CCE03BC" w14:textId="34C1AEBD" w:rsidR="00F669C5" w:rsidRDefault="00F669C5" w:rsidP="00A5414B">
      <w:pPr>
        <w:pStyle w:val="Heading2"/>
      </w:pPr>
      <w:bookmarkStart w:id="11" w:name="_Toc229689756"/>
      <w:r w:rsidRPr="00420054">
        <w:lastRenderedPageBreak/>
        <w:t>Discussion</w:t>
      </w:r>
      <w:bookmarkEnd w:id="11"/>
    </w:p>
    <w:p w14:paraId="6C749105" w14:textId="73EBB668" w:rsidR="00F669C5" w:rsidRPr="00A5414B" w:rsidRDefault="00F669C5" w:rsidP="00A5414B">
      <w:pPr>
        <w:pStyle w:val="Heading3"/>
        <w:rPr>
          <w:sz w:val="24"/>
          <w:szCs w:val="24"/>
        </w:rPr>
      </w:pPr>
      <w:bookmarkStart w:id="12" w:name="_Toc229689757"/>
      <w:r w:rsidRPr="00420054">
        <w:t>hs3112 as a candidate regulator of Notch–HES1 signaling in cNCCs</w:t>
      </w:r>
      <w:bookmarkEnd w:id="12"/>
    </w:p>
    <w:p w14:paraId="485B16B3" w14:textId="1019C997" w:rsidR="00BA49AC" w:rsidRDefault="00BA49AC" w:rsidP="0064262F">
      <w:pPr>
        <w:spacing w:after="60"/>
        <w:jc w:val="both"/>
        <w:rPr>
          <w:rFonts w:eastAsia="Times New Roman"/>
          <w:b/>
          <w:bCs/>
          <w:kern w:val="0"/>
          <w:lang w:val="en-US" w:eastAsia="en-GB"/>
          <w14:ligatures w14:val="none"/>
        </w:rPr>
      </w:pPr>
      <w:r>
        <w:rPr>
          <w:rFonts w:eastAsia="Times New Roman"/>
          <w:b/>
          <w:bCs/>
          <w:noProof/>
          <w:kern w:val="0"/>
          <w:lang w:val="en-US" w:eastAsia="en-GB"/>
        </w:rPr>
        <w:drawing>
          <wp:inline distT="0" distB="0" distL="0" distR="0" wp14:anchorId="42B002CA" wp14:editId="764E0376">
            <wp:extent cx="6120130" cy="5257800"/>
            <wp:effectExtent l="0" t="0" r="0" b="0"/>
            <wp:docPr id="168109246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092463" name="Picture 1681092463"/>
                    <pic:cNvPicPr/>
                  </pic:nvPicPr>
                  <pic:blipFill>
                    <a:blip r:embed="rId18"/>
                    <a:stretch>
                      <a:fillRect/>
                    </a:stretch>
                  </pic:blipFill>
                  <pic:spPr>
                    <a:xfrm>
                      <a:off x="0" y="0"/>
                      <a:ext cx="6120130" cy="5257800"/>
                    </a:xfrm>
                    <a:prstGeom prst="rect">
                      <a:avLst/>
                    </a:prstGeom>
                  </pic:spPr>
                </pic:pic>
              </a:graphicData>
            </a:graphic>
          </wp:inline>
        </w:drawing>
      </w:r>
    </w:p>
    <w:p w14:paraId="52B26F84" w14:textId="77777777" w:rsidR="00492C56" w:rsidRPr="00492C56" w:rsidRDefault="00492C56" w:rsidP="0064262F">
      <w:pPr>
        <w:spacing w:after="60"/>
        <w:jc w:val="both"/>
        <w:rPr>
          <w:rFonts w:eastAsia="Times New Roman"/>
          <w:kern w:val="0"/>
          <w:lang w:val="en-US" w:eastAsia="en-GB"/>
          <w14:ligatures w14:val="none"/>
        </w:rPr>
      </w:pPr>
    </w:p>
    <w:p w14:paraId="3FAA39E2" w14:textId="2E35E68D" w:rsidR="0064262F" w:rsidRPr="00F539DB" w:rsidRDefault="0064262F" w:rsidP="0064262F">
      <w:pPr>
        <w:spacing w:after="60"/>
        <w:jc w:val="both"/>
        <w:rPr>
          <w:rFonts w:eastAsia="Times New Roman"/>
          <w:kern w:val="0"/>
          <w:lang w:eastAsia="en-GB"/>
          <w14:ligatures w14:val="none"/>
        </w:rPr>
      </w:pPr>
      <w:r w:rsidRPr="00F539DB">
        <w:rPr>
          <w:rFonts w:eastAsia="Times New Roman"/>
          <w:b/>
          <w:bCs/>
          <w:kern w:val="0"/>
          <w:lang w:val="en-US" w:eastAsia="en-GB"/>
          <w14:ligatures w14:val="none"/>
        </w:rPr>
        <w:t>Figure S1</w:t>
      </w:r>
      <w:r w:rsidR="00CB4128" w:rsidRPr="00F539DB">
        <w:rPr>
          <w:b/>
          <w:bCs/>
          <w:lang w:val="en-US"/>
        </w:rPr>
        <w:t>1</w:t>
      </w:r>
      <w:r w:rsidRPr="00F539DB">
        <w:rPr>
          <w:rFonts w:eastAsia="Times New Roman"/>
          <w:b/>
          <w:bCs/>
          <w:kern w:val="0"/>
          <w:lang w:val="en-US" w:eastAsia="en-GB"/>
          <w14:ligatures w14:val="none"/>
        </w:rPr>
        <w:t xml:space="preserve">. </w:t>
      </w:r>
      <w:bookmarkStart w:id="13" w:name="_Hlk215489419"/>
      <w:r w:rsidRPr="00F539DB">
        <w:rPr>
          <w:b/>
          <w:bCs/>
          <w:lang w:val="en-US"/>
        </w:rPr>
        <w:t>Proposed model of hs3112–</w:t>
      </w:r>
      <w:r w:rsidRPr="00F539DB">
        <w:rPr>
          <w:b/>
          <w:i/>
          <w:lang w:val="en-US"/>
        </w:rPr>
        <w:t>HES1</w:t>
      </w:r>
      <w:r w:rsidRPr="00F539DB">
        <w:rPr>
          <w:b/>
          <w:bCs/>
          <w:lang w:val="en-US"/>
        </w:rPr>
        <w:t xml:space="preserve"> interplay. </w:t>
      </w:r>
      <w:r w:rsidRPr="00F539DB">
        <w:rPr>
          <w:lang w:val="en-US"/>
        </w:rPr>
        <w:t>During embryogenesis, as the heart develops, NCCs migrate from the dorsal neural tube into the forming OFT. Upon arrival, they undergo extensive cellular reprogramming and progressively differentiate into smooth muscle cells. Throughout</w:t>
      </w:r>
      <w:r w:rsidRPr="00F539DB" w:rsidDel="00837BEF">
        <w:rPr>
          <w:lang w:val="en-US"/>
        </w:rPr>
        <w:t xml:space="preserve"> </w:t>
      </w:r>
      <w:r w:rsidRPr="00F539DB">
        <w:rPr>
          <w:lang w:val="en-US"/>
        </w:rPr>
        <w:t>this critical interval, multiple signaling cascades coordinate NCC fate decisions,</w:t>
      </w:r>
      <w:r w:rsidRPr="00F539DB" w:rsidDel="006A04F9">
        <w:rPr>
          <w:lang w:val="en-US"/>
        </w:rPr>
        <w:t xml:space="preserve"> </w:t>
      </w:r>
      <w:r w:rsidRPr="00F539DB">
        <w:rPr>
          <w:lang w:val="en-US"/>
        </w:rPr>
        <w:t>with the Notch pathway acting as a principal regulator.</w:t>
      </w:r>
      <w:r w:rsidRPr="00F539DB">
        <w:t xml:space="preserve"> </w:t>
      </w:r>
      <w:r w:rsidRPr="00F539DB">
        <w:rPr>
          <w:lang w:val="en-US"/>
        </w:rPr>
        <w:t xml:space="preserve">Ligand engagement (Delta-like or Jagged) with the Notch receptor on neighboring cells induces proteolytic cleavage and release of the Notch intracellular domain (NICD). NICD then translocates to the nucleus, where it activates transcription of downstream targets, including </w:t>
      </w:r>
      <w:r w:rsidRPr="00F539DB">
        <w:rPr>
          <w:i/>
          <w:iCs/>
          <w:lang w:val="en-US"/>
        </w:rPr>
        <w:t>HES1</w:t>
      </w:r>
      <w:r w:rsidRPr="00F539DB">
        <w:rPr>
          <w:lang w:val="en-US"/>
        </w:rPr>
        <w:t xml:space="preserve">. In NCCs populating the OFT, </w:t>
      </w:r>
      <w:r w:rsidRPr="00F539DB">
        <w:rPr>
          <w:i/>
          <w:iCs/>
          <w:lang w:val="en-US"/>
        </w:rPr>
        <w:t>HES1</w:t>
      </w:r>
      <w:r w:rsidRPr="00F539DB">
        <w:rPr>
          <w:lang w:val="en-US"/>
        </w:rPr>
        <w:t xml:space="preserve"> expression is governed not only by Notch signaling but also by additional TFs, signaling cues, and potentially other distal regulatory elements. Both the hs3112 enhancer and the </w:t>
      </w:r>
      <w:r w:rsidRPr="00F539DB">
        <w:rPr>
          <w:i/>
          <w:iCs/>
          <w:lang w:val="en-US"/>
        </w:rPr>
        <w:t>HES1</w:t>
      </w:r>
      <w:r w:rsidRPr="00F539DB">
        <w:rPr>
          <w:lang w:val="en-US"/>
        </w:rPr>
        <w:t xml:space="preserve"> gene reside within a ~550-kb TAD that insulates them from adjacent loci, including </w:t>
      </w:r>
      <w:r w:rsidRPr="00F539DB">
        <w:rPr>
          <w:i/>
          <w:iCs/>
          <w:lang w:val="en-US"/>
        </w:rPr>
        <w:t>OPA1</w:t>
      </w:r>
      <w:r w:rsidRPr="00F539DB">
        <w:rPr>
          <w:lang w:val="en-US"/>
        </w:rPr>
        <w:t xml:space="preserve"> upstream and </w:t>
      </w:r>
      <w:r w:rsidRPr="00F539DB">
        <w:rPr>
          <w:i/>
          <w:iCs/>
          <w:lang w:val="en-US"/>
        </w:rPr>
        <w:t>CPN2</w:t>
      </w:r>
      <w:r w:rsidRPr="00F539DB">
        <w:rPr>
          <w:lang w:val="en-US"/>
        </w:rPr>
        <w:t xml:space="preserve"> and </w:t>
      </w:r>
      <w:r w:rsidRPr="00F539DB">
        <w:rPr>
          <w:i/>
          <w:iCs/>
          <w:lang w:val="en-US"/>
        </w:rPr>
        <w:t>GP5</w:t>
      </w:r>
      <w:r w:rsidRPr="00F539DB">
        <w:rPr>
          <w:lang w:val="en-US"/>
        </w:rPr>
        <w:t xml:space="preserve"> downstream. This domain contains regions marked by repressive H3K27Me3 and activating H3K4Me2 modifications, consistent with a bivalent chromatin state, a poised configuration that permits rapid activation or silencing and is </w:t>
      </w:r>
      <w:r w:rsidRPr="00F539DB">
        <w:t xml:space="preserve">characteristic </w:t>
      </w:r>
      <w:r w:rsidRPr="00F539DB">
        <w:rPr>
          <w:lang w:val="en-US"/>
        </w:rPr>
        <w:t>of genes under tight developmental control</w:t>
      </w:r>
      <w:r w:rsidRPr="00F539DB">
        <w:rPr>
          <w:lang w:val="en-US"/>
        </w:rPr>
        <w:fldChar w:fldCharType="begin"/>
      </w:r>
      <w:r w:rsidR="00476473">
        <w:rPr>
          <w:lang w:val="en-US"/>
        </w:rPr>
        <w:instrText xml:space="preserve"> ADDIN ZOTERO_ITEM CSL_CITATION {"citationID":"pYE92VNd","properties":{"formattedCitation":"(21)","plainCitation":"(21)","noteIndex":0},"citationItems":[{"id":590,"uris":["http://zotero.org/users/9788701/items/RTNFBHR9"],"itemData":{"id":590,"type":"article-journal","abstract":"The most highly conserved noncoding elements (HCNEs) in mammalian genomes cluster within regions enriched for genes encoding developmentally important transcription factors (TFs). This suggests that HCNE-rich regions may contain key regulatory controls involved in development. We explored this by examining histone methylation in mouse embryonic stem (ES) cells across 56 large HCNE-rich loci. We identified a specific modification pattern, termed \"bivalent domains,\" consisting of large regions of H3 lysine 27 methylation harboring smaller regions of H3 lysine 4 methylation. Bivalent domains tend to coincide with TF genes expressed at low levels. We propose that bivalent domains silence developmental genes in ES cells while keeping them poised for activation. We also found striking correspondences between genome sequence and histone methylation in ES cells, which become notably weaker in differentiated cells. These results highlight the importance of DNA sequence in defining the initial epigenetic landscape and suggest a novel chromatin-based mechanism for maintaining pluripotency.","container-title":"Cell","DOI":"10.1016/j.cell.2006.02.041","ISSN":"0092-8674","issue":"2","journalAbbreviation":"Cell","language":"eng","note":"PMID: 16630819","page":"315-326","source":"PubMed","title":"A bivalent chromatin structure marks key developmental genes in embryonic stem cells","volume":"125","author":[{"family":"Bernstein","given":"Bradley E."},{"family":"Mikkelsen","given":"Tarjei S."},{"family":"Xie","given":"Xiaohui"},{"family":"Kamal","given":"Michael"},{"family":"Huebert","given":"Dana J."},{"family":"Cuff","given":"James"},{"family":"Fry","given":"Ben"},{"family":"Meissner","given":"Alex"},{"family":"Wernig","given":"Marius"},{"family":"Plath","given":"Kathrin"},{"family":"Jaenisch","given":"Rudolf"},{"family":"Wagschal","given":"Alexandre"},{"family":"Feil","given":"Robert"},{"family":"Schreiber","given":"Stuart L."},{"family":"Lander","given":"Eric S."}],"issued":{"date-parts":[["2006",4,21]]}}}],"schema":"https://github.com/citation-style-language/schema/raw/master/csl-citation.json"} </w:instrText>
      </w:r>
      <w:r w:rsidRPr="00F539DB">
        <w:rPr>
          <w:lang w:val="en-US"/>
        </w:rPr>
        <w:fldChar w:fldCharType="separate"/>
      </w:r>
      <w:r w:rsidR="00476473">
        <w:rPr>
          <w:rFonts w:ascii="Aptos" w:cs="Times New Roman"/>
          <w:kern w:val="0"/>
        </w:rPr>
        <w:t>(21)</w:t>
      </w:r>
      <w:r w:rsidRPr="00F539DB">
        <w:rPr>
          <w:lang w:val="en-US"/>
        </w:rPr>
        <w:fldChar w:fldCharType="end"/>
      </w:r>
      <w:r w:rsidRPr="00F539DB">
        <w:rPr>
          <w:lang w:val="en-US"/>
        </w:rPr>
        <w:t xml:space="preserve">. Such chromatin architecture enables dynamic responses to developmental signals. The hs3112 enhancer is proposed to become active in NCCs at this stage, likely through binding of ETS-family TFs (designated as ETS in the scheme) or other activators. Once engaged, hs3112 may cooperate with the Notch-dependent </w:t>
      </w:r>
      <w:r w:rsidRPr="00F539DB">
        <w:rPr>
          <w:lang w:val="en-US"/>
        </w:rPr>
        <w:lastRenderedPageBreak/>
        <w:t>transcription complex to enhance</w:t>
      </w:r>
      <w:r w:rsidRPr="00F539DB">
        <w:rPr>
          <w:i/>
          <w:iCs/>
          <w:lang w:val="en-US"/>
        </w:rPr>
        <w:t xml:space="preserve"> HES1</w:t>
      </w:r>
      <w:r w:rsidRPr="00F539DB">
        <w:rPr>
          <w:lang w:val="en-US"/>
        </w:rPr>
        <w:t xml:space="preserve"> expression. Notably, hs3112 contains</w:t>
      </w:r>
      <w:r w:rsidRPr="00F539DB" w:rsidDel="00F0319B">
        <w:rPr>
          <w:lang w:val="en-US"/>
        </w:rPr>
        <w:t xml:space="preserve"> </w:t>
      </w:r>
      <w:r w:rsidRPr="00F539DB">
        <w:rPr>
          <w:lang w:val="en-US"/>
        </w:rPr>
        <w:t>a predicted HES1 binding motif, suggesting a potential autoregulatory feedback loop. Although HES1 can function as either a repressor</w:t>
      </w:r>
      <w:r w:rsidRPr="00F539DB">
        <w:rPr>
          <w:lang w:val="en-US"/>
        </w:rPr>
        <w:fldChar w:fldCharType="begin"/>
      </w:r>
      <w:r w:rsidR="00476473">
        <w:rPr>
          <w:lang w:val="en-US"/>
        </w:rPr>
        <w:instrText xml:space="preserve"> ADDIN ZOTERO_ITEM CSL_CITATION {"citationID":"l8ROf7Ae","properties":{"formattedCitation":"(22)","plainCitation":"(22)","noteIndex":0},"citationItems":[{"id":711,"uris":["http://zotero.org/users/9788701/items/Z3ASTDTA"],"itemData":{"id":711,"type":"article-journal","abstract":"Embryogenesis involves orchestrated processes of cell proliferation and differentiation. The mammalian Hes basic helix-loop-helix repressor genes play central roles in these processes by maintaining progenitor cells in an undifferentiated state and by regulating binary cell fate decisions. Hes genes also display an oscillatory expression pattern and control the timing of biological events, such as somite segmentation. Many aspects of Hes expression are regulated by Notch signaling, which mediates cell-cell communication. This primer describes these pleiotropic roles of Hes genes in some developmental processes and aims to clarify the basic mechanism of how gene networks operate in vertebrate embryogenesis.","container-title":"Development","DOI":"10.1242/dev.000786","ISSN":"0950-1991","issue":"7","journalAbbreviation":"Development","page":"1243-1251","source":"Silverchair","title":"The Hes gene family: repressors and oscillators that orchestrate embryogenesis","title-short":"The Hes gene family","volume":"134","author":[{"family":"Kageyama","given":"Ryoichiro"},{"family":"Ohtsuka","given":"Toshiyuki"},{"family":"Kobayashi","given":"Taeko"}],"issued":{"date-parts":[["2007",4,1]]}}}],"schema":"https://github.com/citation-style-language/schema/raw/master/csl-citation.json"} </w:instrText>
      </w:r>
      <w:r w:rsidRPr="00F539DB">
        <w:rPr>
          <w:lang w:val="en-US"/>
        </w:rPr>
        <w:fldChar w:fldCharType="separate"/>
      </w:r>
      <w:r w:rsidR="00476473">
        <w:rPr>
          <w:rFonts w:ascii="Aptos" w:cs="Times New Roman"/>
          <w:kern w:val="0"/>
        </w:rPr>
        <w:t>(22)</w:t>
      </w:r>
      <w:r w:rsidRPr="00F539DB">
        <w:rPr>
          <w:lang w:val="en-US"/>
        </w:rPr>
        <w:fldChar w:fldCharType="end"/>
      </w:r>
      <w:r w:rsidRPr="00F539DB">
        <w:rPr>
          <w:lang w:val="en-US"/>
        </w:rPr>
        <w:t xml:space="preserve"> or activator</w:t>
      </w:r>
      <w:r w:rsidRPr="00F539DB">
        <w:rPr>
          <w:lang w:val="en-US"/>
        </w:rPr>
        <w:fldChar w:fldCharType="begin"/>
      </w:r>
      <w:r w:rsidR="00476473">
        <w:rPr>
          <w:lang w:val="en-US"/>
        </w:rPr>
        <w:instrText xml:space="preserve"> ADDIN ZOTERO_ITEM CSL_CITATION {"citationID":"oTVq2t8k","properties":{"formattedCitation":"(23)","plainCitation":"(23)","noteIndex":0},"citationItems":[{"id":714,"uris":["http://zotero.org/users/9788701/items/QYXYPXMB"],"itemData":{"id":714,"type":"article-journal","abstract":"Hes-1, the mammalian homologue 1 of Drosophila hairy and Enhancer of split proteins, belongs to a family of basic helix–loop–helix proteins that are essential to neurogenesis, myogenesis, hematopoiesis, and sex determination. Hes-1 is a transcriptional repressor for a number of known genes including the human acid α-glucosidase (GAA) gene as we have previously shown in Hep G2 cells. The human GAA gene encodes the enzyme for glycogen breakdown in lysosomes, deficiency of which results in Glycogen Storage Disease type II (Pompe syndrome). Using constructs containing the DNA element that demonstrates repressive activity in Hep G2 cells and conditions in which the same transcription factors, Hes-1 and YY1, bind, we have shown that this element functions as an enhancer in human fibroblasts. Site-directed mutagenesis and overexpression of Hes-1 showed that Hes-1 functions as a transcriptional activator. The dual function of Hes-1 we have found is likely to contribute to the subtle tissue-specific control of this housekeeping gene.","container-title":"Biochemical and Biophysical Research Communications","DOI":"10.1006/bbrc.2002.6483","ISSN":"0006-291X","issue":"3","journalAbbreviation":"Biochemical and Biophysical Research Communications","page":"582-587","source":"ScienceDirect","title":"Hes-1, a Known Transcriptional Repressor, Acts as a Transcriptional Activator for the Human Acid α-Glucosidase Gene in Human Fibroblast Cells","volume":"291","author":[{"family":"Yan","given":"Bo"},{"family":"Raben","given":"Nina"},{"family":"Plotz","given":"Paul H."}],"issued":{"date-parts":[["2002",3,1]]}}}],"schema":"https://github.com/citation-style-language/schema/raw/master/csl-citation.json"} </w:instrText>
      </w:r>
      <w:r w:rsidRPr="00F539DB">
        <w:rPr>
          <w:lang w:val="en-US"/>
        </w:rPr>
        <w:fldChar w:fldCharType="separate"/>
      </w:r>
      <w:r w:rsidR="00476473">
        <w:rPr>
          <w:rFonts w:ascii="Aptos" w:cs="Times New Roman"/>
          <w:kern w:val="0"/>
        </w:rPr>
        <w:t>(23)</w:t>
      </w:r>
      <w:r w:rsidRPr="00F539DB">
        <w:rPr>
          <w:lang w:val="en-US"/>
        </w:rPr>
        <w:fldChar w:fldCharType="end"/>
      </w:r>
      <w:r w:rsidRPr="00F539DB">
        <w:rPr>
          <w:lang w:val="en-US"/>
        </w:rPr>
        <w:t>, this model focuses on its well-established repressive activity. While experimental confirmation is still required, HES1 may fine-tune its own regulatory circuitry by dampening enhancer activity or facilitating termination of transcriptional output, in line with its characteristic oscillatory behavior</w:t>
      </w:r>
      <w:r w:rsidRPr="00F539DB">
        <w:rPr>
          <w:lang w:val="en-US"/>
        </w:rPr>
        <w:fldChar w:fldCharType="begin"/>
      </w:r>
      <w:r w:rsidR="00476473">
        <w:rPr>
          <w:lang w:val="en-US"/>
        </w:rPr>
        <w:instrText xml:space="preserve"> ADDIN ZOTERO_ITEM CSL_CITATION {"citationID":"a2b24ombml0","properties":{"formattedCitation":"(24)","plainCitation":"(24)","noteIndex":0},"citationItems":[{"id":746,"uris":["http://zotero.org/users/9788701/items/ZL2TPQ7Y"],"itemData":{"id":746,"type":"article-journal","abstract":"Transcription of messenger RNAs (mRNAs) for Notch signaling molecules oscillates with 2-hour cycles, and this oscillation is important for coordinated somite segmentation. However, the molecular mechanism of such oscillation remains to be determined. Here, we show that serum treatment of cultured cells induces cyclic expression of both mRNA and protein of the Notch effector Hes1, a basic helix-loop-helix (bHLH) factor, with 2-hour periodicity. Cycling is cell-autonomous and depends on negative autoregulation ofhes1 transcription and ubiquitin-proteasome–mediated degradation of Hes1 protein. Because Hes1 oscillation can be seen in many cell types, this clock may regulate timing in many biological systems.","container-title":"Science","DOI":"10.1126/science.1074560","issue":"5594","note":"publisher: American Association for the Advancement of Science","page":"840-843","source":"science.org (Atypon)","title":"Oscillatory Expression of the bHLH Factor Hes1 Regulated by a Negative Feedback Loop","volume":"298","author":[{"family":"Hirata","given":"Hiromi"},{"family":"Yoshiura","given":"Shigeki"},{"family":"Ohtsuka","given":"Toshiyuki"},{"family":"Bessho","given":"Yasumasa"},{"family":"Harada","given":"Takahiro"},{"family":"Yoshikawa","given":"Kenichi"},{"family":"Kageyama","given":"Ryoichiro"}],"issued":{"date-parts":[["2002",10,25]]}}}],"schema":"https://github.com/citation-style-language/schema/raw/master/csl-citation.json"} </w:instrText>
      </w:r>
      <w:r w:rsidRPr="00F539DB">
        <w:rPr>
          <w:lang w:val="en-US"/>
        </w:rPr>
        <w:fldChar w:fldCharType="separate"/>
      </w:r>
      <w:r w:rsidR="00476473">
        <w:rPr>
          <w:rFonts w:ascii="Aptos" w:cs="Times New Roman"/>
          <w:kern w:val="0"/>
        </w:rPr>
        <w:t>(24)</w:t>
      </w:r>
      <w:r w:rsidRPr="00F539DB">
        <w:rPr>
          <w:lang w:val="en-US"/>
        </w:rPr>
        <w:fldChar w:fldCharType="end"/>
      </w:r>
      <w:r w:rsidRPr="00F539DB">
        <w:rPr>
          <w:lang w:val="en-US"/>
        </w:rPr>
        <w:t xml:space="preserve">. A sequence variant within hs3112 that compromises its regulatory function could alter the precise amplitude or timing of </w:t>
      </w:r>
      <w:r w:rsidRPr="00F539DB">
        <w:rPr>
          <w:i/>
          <w:iCs/>
          <w:lang w:val="en-US"/>
        </w:rPr>
        <w:t>HES1</w:t>
      </w:r>
      <w:r w:rsidRPr="00F539DB">
        <w:rPr>
          <w:lang w:val="en-US"/>
        </w:rPr>
        <w:t xml:space="preserve"> transcription. Even modest delays or partial reductions, rather than complete loss of activity, may disrupt the temporal program guiding NCC differentiation. Such incremental yet cumulative perturbations in a pathway highly sensitive to dosage and timing could ultimately affect smooth muscle maturation and contribute to downstream disturbances in cardiac development.</w:t>
      </w:r>
      <w:bookmarkEnd w:id="13"/>
    </w:p>
    <w:p w14:paraId="231F012C" w14:textId="77777777" w:rsidR="00F669C5" w:rsidRDefault="00F669C5" w:rsidP="00472FC8">
      <w:pPr>
        <w:pStyle w:val="s5"/>
        <w:spacing w:beforeAutospacing="0" w:after="60" w:afterAutospacing="0"/>
        <w:jc w:val="both"/>
        <w:rPr>
          <w:rFonts w:asciiTheme="minorHAnsi" w:hAnsiTheme="minorHAnsi" w:cstheme="minorBidi"/>
          <w:b/>
          <w:bCs/>
          <w:lang w:val="en-US"/>
        </w:rPr>
      </w:pPr>
    </w:p>
    <w:p w14:paraId="51A1D297" w14:textId="02169D4A" w:rsidR="00F669C5" w:rsidRPr="00F669C5" w:rsidRDefault="00F669C5" w:rsidP="005B274E">
      <w:pPr>
        <w:pStyle w:val="Heading2"/>
        <w:rPr>
          <w:rFonts w:asciiTheme="minorHAnsi" w:hAnsiTheme="minorHAnsi" w:cstheme="minorBidi"/>
        </w:rPr>
      </w:pPr>
      <w:bookmarkStart w:id="14" w:name="_Toc229689758"/>
      <w:r w:rsidRPr="00A11455">
        <w:t>Materials and Methods</w:t>
      </w:r>
      <w:bookmarkEnd w:id="14"/>
    </w:p>
    <w:p w14:paraId="4A8F3596" w14:textId="75F3FAFA" w:rsidR="00F669C5" w:rsidRPr="00F669C5" w:rsidRDefault="00F669C5" w:rsidP="005B274E">
      <w:pPr>
        <w:pStyle w:val="Heading3"/>
        <w:rPr>
          <w:rFonts w:cstheme="minorBidi"/>
        </w:rPr>
      </w:pPr>
      <w:bookmarkStart w:id="15" w:name="_Toc229689759"/>
      <w:r w:rsidRPr="00420054">
        <w:t>Processing SuRE data</w:t>
      </w:r>
      <w:bookmarkEnd w:id="15"/>
    </w:p>
    <w:p w14:paraId="53D949D6" w14:textId="77777777" w:rsidR="00F669C5" w:rsidRPr="00420054" w:rsidRDefault="00F669C5" w:rsidP="005B274E">
      <w:pPr>
        <w:pStyle w:val="Heading4"/>
      </w:pPr>
      <w:r w:rsidRPr="00420054">
        <w:t>Construction of pseudo-phased genome</w:t>
      </w:r>
    </w:p>
    <w:p w14:paraId="392B2EF1" w14:textId="79A752C3" w:rsidR="00BA49AC" w:rsidRDefault="00BA49AC" w:rsidP="00472FC8">
      <w:pPr>
        <w:pStyle w:val="s5"/>
        <w:spacing w:beforeAutospacing="0" w:after="60" w:afterAutospacing="0"/>
        <w:jc w:val="both"/>
        <w:rPr>
          <w:rFonts w:asciiTheme="minorHAnsi" w:hAnsiTheme="minorHAnsi" w:cstheme="minorBidi"/>
          <w:b/>
          <w:bCs/>
          <w:lang w:val="en-US"/>
        </w:rPr>
      </w:pPr>
      <w:r>
        <w:rPr>
          <w:rFonts w:asciiTheme="minorHAnsi" w:hAnsiTheme="minorHAnsi" w:cstheme="minorBidi"/>
          <w:b/>
          <w:bCs/>
          <w:noProof/>
          <w:lang w:val="en-US"/>
          <w14:ligatures w14:val="standardContextual"/>
        </w:rPr>
        <w:drawing>
          <wp:inline distT="0" distB="0" distL="0" distR="0" wp14:anchorId="76CA60E3" wp14:editId="033E4FAC">
            <wp:extent cx="6057900" cy="6048473"/>
            <wp:effectExtent l="0" t="0" r="0" b="0"/>
            <wp:docPr id="17778688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868811" name="Picture 1777868811"/>
                    <pic:cNvPicPr/>
                  </pic:nvPicPr>
                  <pic:blipFill>
                    <a:blip r:embed="rId19"/>
                    <a:stretch>
                      <a:fillRect/>
                    </a:stretch>
                  </pic:blipFill>
                  <pic:spPr>
                    <a:xfrm>
                      <a:off x="0" y="0"/>
                      <a:ext cx="6076178" cy="6066722"/>
                    </a:xfrm>
                    <a:prstGeom prst="rect">
                      <a:avLst/>
                    </a:prstGeom>
                  </pic:spPr>
                </pic:pic>
              </a:graphicData>
            </a:graphic>
          </wp:inline>
        </w:drawing>
      </w:r>
    </w:p>
    <w:p w14:paraId="2C5A4D45" w14:textId="77777777" w:rsidR="00492C56" w:rsidRPr="00492C56" w:rsidRDefault="00492C56" w:rsidP="00472FC8">
      <w:pPr>
        <w:pStyle w:val="s5"/>
        <w:spacing w:beforeAutospacing="0" w:after="60" w:afterAutospacing="0"/>
        <w:jc w:val="both"/>
        <w:rPr>
          <w:rFonts w:asciiTheme="minorHAnsi" w:hAnsiTheme="minorHAnsi" w:cstheme="minorBidi"/>
          <w:lang w:val="en-US"/>
        </w:rPr>
      </w:pPr>
    </w:p>
    <w:p w14:paraId="158AE76C" w14:textId="2B425F99" w:rsidR="00472FC8" w:rsidRPr="00F539DB" w:rsidRDefault="00472FC8" w:rsidP="00472FC8">
      <w:pPr>
        <w:pStyle w:val="s5"/>
        <w:spacing w:beforeAutospacing="0" w:after="60" w:afterAutospacing="0"/>
        <w:jc w:val="both"/>
        <w:rPr>
          <w:rFonts w:asciiTheme="minorHAnsi" w:hAnsiTheme="minorHAnsi" w:cstheme="minorBidi"/>
          <w:lang w:val="en-US"/>
        </w:rPr>
      </w:pPr>
      <w:r w:rsidRPr="00F539DB">
        <w:rPr>
          <w:rFonts w:asciiTheme="minorHAnsi" w:hAnsiTheme="minorHAnsi" w:cstheme="minorBidi"/>
          <w:b/>
          <w:bCs/>
          <w:lang w:val="en-US"/>
        </w:rPr>
        <w:t>Figure S1</w:t>
      </w:r>
      <w:r w:rsidR="00CB4128" w:rsidRPr="00F539DB">
        <w:rPr>
          <w:rFonts w:asciiTheme="minorHAnsi" w:hAnsiTheme="minorHAnsi" w:cstheme="minorBidi"/>
          <w:b/>
          <w:bCs/>
          <w:lang w:val="en-US"/>
        </w:rPr>
        <w:t>2</w:t>
      </w:r>
      <w:r w:rsidRPr="00F539DB">
        <w:rPr>
          <w:rFonts w:asciiTheme="minorHAnsi" w:hAnsiTheme="minorHAnsi" w:cstheme="minorBidi"/>
          <w:b/>
          <w:bCs/>
          <w:lang w:val="en-US"/>
        </w:rPr>
        <w:t>. Construction of a pseudo-phased genome assembly.</w:t>
      </w:r>
      <w:r w:rsidRPr="00F539DB">
        <w:rPr>
          <w:rFonts w:asciiTheme="minorHAnsi" w:hAnsiTheme="minorHAnsi" w:cstheme="minorBidi"/>
          <w:lang w:val="en-US"/>
        </w:rPr>
        <w:t xml:space="preserve"> (</w:t>
      </w:r>
      <w:r w:rsidRPr="00F539DB">
        <w:rPr>
          <w:rFonts w:asciiTheme="minorHAnsi" w:hAnsiTheme="minorHAnsi" w:cstheme="minorBidi"/>
          <w:b/>
          <w:bCs/>
          <w:lang w:val="en-US"/>
        </w:rPr>
        <w:t>A</w:t>
      </w:r>
      <w:r w:rsidRPr="00F539DB">
        <w:rPr>
          <w:rFonts w:asciiTheme="minorHAnsi" w:hAnsiTheme="minorHAnsi" w:cstheme="minorBidi"/>
          <w:lang w:val="en-US"/>
        </w:rPr>
        <w:t>)</w:t>
      </w:r>
      <w:r w:rsidRPr="00F539DB">
        <w:rPr>
          <w:rFonts w:asciiTheme="minorHAnsi" w:hAnsiTheme="minorHAnsi" w:cstheme="minorBidi"/>
          <w:b/>
          <w:bCs/>
          <w:lang w:val="en-US"/>
        </w:rPr>
        <w:t xml:space="preserve"> </w:t>
      </w:r>
      <w:r w:rsidRPr="00F539DB">
        <w:rPr>
          <w:rFonts w:asciiTheme="minorHAnsi" w:hAnsiTheme="minorHAnsi" w:cstheme="minorBidi"/>
          <w:lang w:val="en-US"/>
        </w:rPr>
        <w:t xml:space="preserve">Schematic representation of the biallelic variant call format (VCF) file listing all variants included in the analysis used for the construction of the pseudo-phased genome. </w:t>
      </w:r>
      <w:r w:rsidRPr="00F539DB">
        <w:rPr>
          <w:rFonts w:asciiTheme="minorHAnsi" w:hAnsiTheme="minorHAnsi" w:cstheme="minorBidi"/>
          <w:b/>
          <w:bCs/>
          <w:lang w:val="en-US"/>
        </w:rPr>
        <w:t xml:space="preserve">(B) </w:t>
      </w:r>
      <w:r w:rsidRPr="00F539DB">
        <w:rPr>
          <w:rFonts w:asciiTheme="minorHAnsi" w:hAnsiTheme="minorHAnsi" w:cstheme="minorBidi"/>
          <w:lang w:val="en-US"/>
        </w:rPr>
        <w:t xml:space="preserve">Diagram illustrating the generation of haplotype 1 and haplotype 2 genome assemblies. These were constructed by combining the human reference genome with the variants defined in the VCF file. </w:t>
      </w:r>
      <w:r w:rsidRPr="00F539DB">
        <w:rPr>
          <w:rFonts w:asciiTheme="minorHAnsi" w:hAnsiTheme="minorHAnsi" w:cstheme="minorBidi"/>
          <w:b/>
          <w:bCs/>
          <w:lang w:val="en-US"/>
        </w:rPr>
        <w:t xml:space="preserve">(C) </w:t>
      </w:r>
      <w:r w:rsidRPr="00F539DB">
        <w:rPr>
          <w:rFonts w:asciiTheme="minorHAnsi" w:hAnsiTheme="minorHAnsi" w:cstheme="minorBidi"/>
          <w:lang w:val="en-US"/>
        </w:rPr>
        <w:t xml:space="preserve">Each paired-end read (R1 and R2, representing forward and reverse reads) is mapped to both haplotype assemblies. For each read pair, the mapping quality and alignment scores are recorded, along with whether the mapping was concordant (both reads aligned) or discordant (only one read aligned) to either haplotype. </w:t>
      </w:r>
      <w:r w:rsidRPr="00F539DB">
        <w:rPr>
          <w:rFonts w:asciiTheme="minorHAnsi" w:hAnsiTheme="minorHAnsi" w:cstheme="minorBidi"/>
          <w:b/>
          <w:bCs/>
          <w:lang w:val="en-US"/>
        </w:rPr>
        <w:t xml:space="preserve">(D) </w:t>
      </w:r>
      <w:r w:rsidRPr="00F539DB">
        <w:rPr>
          <w:rFonts w:asciiTheme="minorHAnsi" w:hAnsiTheme="minorHAnsi" w:cstheme="minorBidi"/>
          <w:lang w:val="en-US"/>
        </w:rPr>
        <w:t>Decision tree showing the rules used to classify each read pair into one of three categories: class 1, class 2, or equal, based on the mapping results from (C). Read pairs that did not meet the criteria for any of these categories were discarded.</w:t>
      </w:r>
    </w:p>
    <w:p w14:paraId="0790222D" w14:textId="77777777" w:rsidR="00F669C5" w:rsidRDefault="00F669C5">
      <w:pPr>
        <w:rPr>
          <w:lang w:val="nl-NL"/>
        </w:rPr>
      </w:pPr>
    </w:p>
    <w:p w14:paraId="3F7BBB0A" w14:textId="77777777" w:rsidR="00F669C5" w:rsidRPr="00465470" w:rsidRDefault="00F669C5" w:rsidP="005B274E">
      <w:pPr>
        <w:pStyle w:val="Heading3"/>
      </w:pPr>
      <w:bookmarkStart w:id="16" w:name="_Toc229689760"/>
      <w:r w:rsidRPr="00465470">
        <w:lastRenderedPageBreak/>
        <w:t>A web-based tool SuREVizHeart</w:t>
      </w:r>
      <w:bookmarkEnd w:id="16"/>
    </w:p>
    <w:p w14:paraId="48910700" w14:textId="1625C538" w:rsidR="000D31AF" w:rsidRPr="00F669C5" w:rsidRDefault="00F669C5" w:rsidP="005B274E">
      <w:pPr>
        <w:pStyle w:val="Heading4"/>
      </w:pPr>
      <w:r w:rsidRPr="00465470">
        <w:t>Implementation and application layout</w:t>
      </w:r>
    </w:p>
    <w:p w14:paraId="65919F12" w14:textId="3EC137FD" w:rsidR="00BA49AC" w:rsidRDefault="00BA49AC" w:rsidP="00515D4A">
      <w:pPr>
        <w:pStyle w:val="s5"/>
        <w:spacing w:beforeAutospacing="0" w:after="60" w:afterAutospacing="0"/>
        <w:jc w:val="both"/>
        <w:rPr>
          <w:rFonts w:asciiTheme="minorHAnsi" w:hAnsiTheme="minorHAnsi" w:cstheme="minorBidi"/>
          <w:b/>
          <w:bCs/>
          <w:lang w:val="en-US"/>
        </w:rPr>
      </w:pPr>
      <w:r>
        <w:rPr>
          <w:rFonts w:asciiTheme="minorHAnsi" w:hAnsiTheme="minorHAnsi" w:cstheme="minorBidi"/>
          <w:b/>
          <w:bCs/>
          <w:noProof/>
          <w:lang w:val="en-US"/>
          <w14:ligatures w14:val="standardContextual"/>
        </w:rPr>
        <w:drawing>
          <wp:inline distT="0" distB="0" distL="0" distR="0" wp14:anchorId="158DC5F2" wp14:editId="0C7E02FA">
            <wp:extent cx="6057900" cy="9027139"/>
            <wp:effectExtent l="0" t="0" r="0" b="0"/>
            <wp:docPr id="55329378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293781" name="Picture 553293781"/>
                    <pic:cNvPicPr/>
                  </pic:nvPicPr>
                  <pic:blipFill>
                    <a:blip r:embed="rId20"/>
                    <a:stretch>
                      <a:fillRect/>
                    </a:stretch>
                  </pic:blipFill>
                  <pic:spPr>
                    <a:xfrm>
                      <a:off x="0" y="0"/>
                      <a:ext cx="6062429" cy="9033888"/>
                    </a:xfrm>
                    <a:prstGeom prst="rect">
                      <a:avLst/>
                    </a:prstGeom>
                  </pic:spPr>
                </pic:pic>
              </a:graphicData>
            </a:graphic>
          </wp:inline>
        </w:drawing>
      </w:r>
    </w:p>
    <w:p w14:paraId="41F17860" w14:textId="6CE34316" w:rsidR="00515D4A" w:rsidRPr="00F539DB" w:rsidRDefault="00515D4A" w:rsidP="00515D4A">
      <w:pPr>
        <w:pStyle w:val="s5"/>
        <w:spacing w:beforeAutospacing="0" w:after="60" w:afterAutospacing="0"/>
        <w:jc w:val="both"/>
        <w:rPr>
          <w:rFonts w:asciiTheme="minorHAnsi" w:hAnsiTheme="minorHAnsi" w:cstheme="minorBidi"/>
          <w:lang w:val="en-US"/>
        </w:rPr>
      </w:pPr>
      <w:r w:rsidRPr="00F539DB">
        <w:rPr>
          <w:rFonts w:asciiTheme="minorHAnsi" w:hAnsiTheme="minorHAnsi" w:cstheme="minorBidi"/>
          <w:b/>
          <w:bCs/>
          <w:lang w:val="en-US"/>
        </w:rPr>
        <w:lastRenderedPageBreak/>
        <w:t>Figure S13. Overview of the SuREVizHeart platform and its functionality for example raQTL chr12:128797635.</w:t>
      </w:r>
      <w:r w:rsidRPr="00F539DB">
        <w:rPr>
          <w:rFonts w:asciiTheme="minorHAnsi" w:hAnsiTheme="minorHAnsi" w:cstheme="minorBidi"/>
          <w:lang w:val="en-US"/>
        </w:rPr>
        <w:t xml:space="preserve"> (</w:t>
      </w:r>
      <w:r w:rsidRPr="00F539DB">
        <w:rPr>
          <w:rFonts w:asciiTheme="minorHAnsi" w:hAnsiTheme="minorHAnsi" w:cstheme="minorBidi"/>
          <w:b/>
          <w:bCs/>
          <w:lang w:val="en-US"/>
        </w:rPr>
        <w:t>A</w:t>
      </w:r>
      <w:r w:rsidRPr="00F539DB">
        <w:rPr>
          <w:rFonts w:asciiTheme="minorHAnsi" w:hAnsiTheme="minorHAnsi" w:cstheme="minorBidi"/>
          <w:lang w:val="en-US"/>
        </w:rPr>
        <w:t>) Variant View in the “Functional Impact Assessment” Tab: Displays SuRE impact plot and genes for the region of interest. The yellow line and hover highlight indicate the specific variant queried by the user, confirming that it was assayed in SuRE. (</w:t>
      </w:r>
      <w:r w:rsidRPr="00F539DB">
        <w:rPr>
          <w:rFonts w:asciiTheme="minorHAnsi" w:hAnsiTheme="minorHAnsi" w:cstheme="minorBidi"/>
          <w:b/>
          <w:bCs/>
          <w:lang w:val="en-US"/>
        </w:rPr>
        <w:t>B</w:t>
      </w:r>
      <w:r w:rsidRPr="00F539DB">
        <w:rPr>
          <w:rFonts w:asciiTheme="minorHAnsi" w:hAnsiTheme="minorHAnsi" w:cstheme="minorBidi"/>
          <w:lang w:val="en-US"/>
        </w:rPr>
        <w:t>) Region View in the “Functional Impact Assessment” tab: Displays SuRE impact plot and genes for the region of interest when a gene is queried, or when the queried variant was not assayed by SuRE. (</w:t>
      </w:r>
      <w:r w:rsidRPr="00F539DB">
        <w:rPr>
          <w:rFonts w:asciiTheme="minorHAnsi" w:hAnsiTheme="minorHAnsi" w:cstheme="minorBidi"/>
          <w:b/>
          <w:bCs/>
          <w:lang w:val="en-US"/>
        </w:rPr>
        <w:t>C</w:t>
      </w:r>
      <w:r w:rsidRPr="00F539DB">
        <w:rPr>
          <w:rFonts w:asciiTheme="minorHAnsi" w:hAnsiTheme="minorHAnsi" w:cstheme="minorBidi"/>
          <w:lang w:val="en-US"/>
        </w:rPr>
        <w:t>) Menu Bar: Interface on the left side of the application for navigating through SuREVizHeart features. (</w:t>
      </w:r>
      <w:r w:rsidRPr="00F539DB">
        <w:rPr>
          <w:rFonts w:asciiTheme="minorHAnsi" w:hAnsiTheme="minorHAnsi" w:cstheme="minorBidi"/>
          <w:b/>
          <w:bCs/>
          <w:lang w:val="en-US"/>
        </w:rPr>
        <w:t>D</w:t>
      </w:r>
      <w:r w:rsidRPr="00F539DB">
        <w:rPr>
          <w:rFonts w:asciiTheme="minorHAnsi" w:hAnsiTheme="minorHAnsi" w:cstheme="minorBidi"/>
          <w:lang w:val="en-US"/>
        </w:rPr>
        <w:t>) Search Bar: Interface positioned on the right side of the menu bar, featuring a search box for input queries, a slider to adjust the flank from 1 kb to 100 kb (default set at 10 kb), and three buttons for browse, download, and render. (</w:t>
      </w:r>
      <w:r w:rsidRPr="00F539DB">
        <w:rPr>
          <w:rFonts w:asciiTheme="minorHAnsi" w:hAnsiTheme="minorHAnsi" w:cstheme="minorBidi"/>
          <w:b/>
          <w:bCs/>
          <w:lang w:val="en-US"/>
        </w:rPr>
        <w:t>E</w:t>
      </w:r>
      <w:r w:rsidRPr="00F539DB">
        <w:rPr>
          <w:rFonts w:asciiTheme="minorHAnsi" w:hAnsiTheme="minorHAnsi" w:cstheme="minorBidi"/>
          <w:lang w:val="en-US"/>
        </w:rPr>
        <w:t>) “Variant Data Overview” tab: A detailed table of variants, including the queried variant, with data linked to the “Functional Impact Assessment” tab. (</w:t>
      </w:r>
      <w:r w:rsidRPr="00F539DB">
        <w:rPr>
          <w:rFonts w:asciiTheme="minorHAnsi" w:hAnsiTheme="minorHAnsi" w:cstheme="minorBidi"/>
          <w:b/>
          <w:bCs/>
          <w:lang w:val="en-US"/>
        </w:rPr>
        <w:t>F</w:t>
      </w:r>
      <w:r w:rsidRPr="00F539DB">
        <w:rPr>
          <w:rFonts w:asciiTheme="minorHAnsi" w:hAnsiTheme="minorHAnsi" w:cstheme="minorBidi"/>
          <w:lang w:val="en-US"/>
        </w:rPr>
        <w:t xml:space="preserve">) “Gene Expression Overview” tab: Shows the expression profiles of relevant genes, including marker genes </w:t>
      </w:r>
      <w:r w:rsidRPr="00F539DB">
        <w:rPr>
          <w:rFonts w:asciiTheme="minorHAnsi" w:hAnsiTheme="minorHAnsi" w:cstheme="minorBidi"/>
          <w:i/>
          <w:iCs/>
          <w:lang w:val="en-US"/>
        </w:rPr>
        <w:t>GAAT5</w:t>
      </w:r>
      <w:r w:rsidRPr="00F539DB">
        <w:rPr>
          <w:rFonts w:asciiTheme="minorHAnsi" w:hAnsiTheme="minorHAnsi" w:cstheme="minorBidi"/>
          <w:lang w:val="en-US"/>
        </w:rPr>
        <w:t xml:space="preserve"> and </w:t>
      </w:r>
      <w:r w:rsidRPr="00F539DB">
        <w:rPr>
          <w:rFonts w:asciiTheme="minorHAnsi" w:hAnsiTheme="minorHAnsi" w:cstheme="minorBidi"/>
          <w:i/>
          <w:iCs/>
          <w:lang w:val="en-US"/>
        </w:rPr>
        <w:t>TBX18</w:t>
      </w:r>
      <w:r w:rsidRPr="00F539DB">
        <w:rPr>
          <w:rFonts w:asciiTheme="minorHAnsi" w:hAnsiTheme="minorHAnsi" w:cstheme="minorBidi"/>
          <w:lang w:val="en-US"/>
        </w:rPr>
        <w:t xml:space="preserve"> for cardiac stem cells, and </w:t>
      </w:r>
      <w:r w:rsidRPr="00F539DB">
        <w:rPr>
          <w:rFonts w:asciiTheme="minorHAnsi" w:hAnsiTheme="minorHAnsi" w:cstheme="minorBidi"/>
          <w:i/>
          <w:iCs/>
          <w:lang w:val="en-US"/>
        </w:rPr>
        <w:t>HNF4A</w:t>
      </w:r>
      <w:r w:rsidRPr="00F539DB">
        <w:rPr>
          <w:rFonts w:asciiTheme="minorHAnsi" w:hAnsiTheme="minorHAnsi" w:cstheme="minorBidi"/>
          <w:lang w:val="en-US"/>
        </w:rPr>
        <w:t>, a control gene highly expressed in liver tissue, across 38 tissue and cell types. (</w:t>
      </w:r>
      <w:r w:rsidRPr="00F539DB">
        <w:rPr>
          <w:rFonts w:asciiTheme="minorHAnsi" w:hAnsiTheme="minorHAnsi" w:cstheme="minorBidi"/>
          <w:b/>
          <w:bCs/>
          <w:lang w:val="en-US"/>
        </w:rPr>
        <w:t>G</w:t>
      </w:r>
      <w:r w:rsidRPr="00F539DB">
        <w:rPr>
          <w:rFonts w:asciiTheme="minorHAnsi" w:hAnsiTheme="minorHAnsi" w:cstheme="minorBidi"/>
          <w:lang w:val="en-US"/>
        </w:rPr>
        <w:t>) “Transcription Factor Binding Site Impact (TFBSi)” sub-tab in the “Highlighted Variant” tab: Shows binding motifs of TFs affected by the queried variant. (</w:t>
      </w:r>
      <w:r w:rsidRPr="00F539DB">
        <w:rPr>
          <w:rFonts w:asciiTheme="minorHAnsi" w:hAnsiTheme="minorHAnsi" w:cstheme="minorBidi"/>
          <w:b/>
          <w:bCs/>
          <w:lang w:val="en-US"/>
        </w:rPr>
        <w:t>H</w:t>
      </w:r>
      <w:r w:rsidRPr="00F539DB">
        <w:rPr>
          <w:rFonts w:asciiTheme="minorHAnsi" w:hAnsiTheme="minorHAnsi" w:cstheme="minorBidi"/>
          <w:lang w:val="en-US"/>
        </w:rPr>
        <w:t>) “Genome Aggregation Database (gnomAD) Viewer” sub-tab in the “Highlighted Variant” Tab: Provides query results from the gnomAD database, including information about the queried variant if available. (</w:t>
      </w:r>
      <w:r w:rsidRPr="00F539DB">
        <w:rPr>
          <w:rFonts w:asciiTheme="minorHAnsi" w:hAnsiTheme="minorHAnsi" w:cstheme="minorBidi"/>
          <w:b/>
          <w:bCs/>
          <w:lang w:val="en-US"/>
        </w:rPr>
        <w:t>I</w:t>
      </w:r>
      <w:r w:rsidRPr="00F539DB">
        <w:rPr>
          <w:rFonts w:asciiTheme="minorHAnsi" w:hAnsiTheme="minorHAnsi" w:cstheme="minorBidi"/>
          <w:lang w:val="en-US"/>
        </w:rPr>
        <w:t>) “ClinVar Viewer” sub-tab in the “Highlighted Variant” Tab: Displays ClinVar database results for the queried variant, if it is listed, to provide clinical significance and annotations. (</w:t>
      </w:r>
      <w:r w:rsidRPr="00F539DB">
        <w:rPr>
          <w:rFonts w:asciiTheme="minorHAnsi" w:hAnsiTheme="minorHAnsi" w:cstheme="minorBidi"/>
          <w:b/>
          <w:bCs/>
          <w:lang w:val="en-US"/>
        </w:rPr>
        <w:t>J</w:t>
      </w:r>
      <w:r w:rsidRPr="00F539DB">
        <w:rPr>
          <w:rFonts w:asciiTheme="minorHAnsi" w:hAnsiTheme="minorHAnsi" w:cstheme="minorBidi"/>
          <w:lang w:val="en-US"/>
        </w:rPr>
        <w:t>) “SuRE Profile” Tab: Displays SuRE expression data for locus defined in the “Functional Impact Assessment” tab. The dotted line indicates the queried variant (if assayed by SuRE), alongside additional data like AC16 ATAC-seq profiles and PhastCons conservation scores across 30 mammalian species.</w:t>
      </w:r>
    </w:p>
    <w:p w14:paraId="7AD9F74C" w14:textId="77777777" w:rsidR="00806ACB" w:rsidRDefault="00806ACB" w:rsidP="00244D12">
      <w:pPr>
        <w:spacing w:after="60"/>
        <w:jc w:val="both"/>
        <w:rPr>
          <w:lang w:val="en-US"/>
        </w:rPr>
      </w:pPr>
    </w:p>
    <w:p w14:paraId="4DE39B33" w14:textId="6207F20A" w:rsidR="001A57FF" w:rsidRPr="001A57FF" w:rsidRDefault="001A57FF" w:rsidP="000F76AB">
      <w:pPr>
        <w:pStyle w:val="Heading3"/>
      </w:pPr>
      <w:bookmarkStart w:id="17" w:name="_Toc229689761"/>
      <w:r w:rsidRPr="00465470">
        <w:t>Saturation mutagenesis of the hs3112 enhancer and data processing</w:t>
      </w:r>
      <w:bookmarkEnd w:id="17"/>
    </w:p>
    <w:p w14:paraId="733AB0E3" w14:textId="77777777" w:rsidR="00381045" w:rsidRDefault="00381045" w:rsidP="001A57FF">
      <w:pPr>
        <w:jc w:val="both"/>
        <w:rPr>
          <w:b/>
          <w:bCs/>
          <w:lang w:val="en-US"/>
        </w:rPr>
      </w:pPr>
    </w:p>
    <w:p w14:paraId="1BC4F733" w14:textId="6C6B80D7" w:rsidR="001A57FF" w:rsidRDefault="001A57FF" w:rsidP="001A57FF">
      <w:pPr>
        <w:jc w:val="both"/>
        <w:rPr>
          <w:b/>
          <w:bCs/>
          <w:lang w:val="en-US"/>
        </w:rPr>
      </w:pPr>
      <w:r>
        <w:rPr>
          <w:b/>
          <w:bCs/>
          <w:lang w:val="en-US"/>
        </w:rPr>
        <w:t>Data</w:t>
      </w:r>
      <w:r w:rsidRPr="00F539DB">
        <w:rPr>
          <w:b/>
          <w:bCs/>
          <w:lang w:val="en-US"/>
        </w:rPr>
        <w:t xml:space="preserve"> S1</w:t>
      </w:r>
      <w:r>
        <w:rPr>
          <w:b/>
          <w:bCs/>
          <w:lang w:val="en-US"/>
        </w:rPr>
        <w:t xml:space="preserve">. </w:t>
      </w:r>
      <w:r w:rsidRPr="00260054">
        <w:rPr>
          <w:b/>
          <w:bCs/>
          <w:lang w:val="en-US"/>
        </w:rPr>
        <w:t>The 1,073 bp wild-type and mutated sequences of the hs3112 enhancer.</w:t>
      </w:r>
    </w:p>
    <w:p w14:paraId="6E4C2D73" w14:textId="77777777" w:rsidR="001A57FF" w:rsidRDefault="001A57FF" w:rsidP="001A57FF">
      <w:pPr>
        <w:jc w:val="both"/>
      </w:pPr>
    </w:p>
    <w:p w14:paraId="7B789161" w14:textId="77777777" w:rsidR="001A57FF" w:rsidRDefault="001A57FF" w:rsidP="001A57FF">
      <w:pPr>
        <w:jc w:val="both"/>
      </w:pPr>
      <w:r>
        <w:t>&gt;hs3112</w:t>
      </w:r>
    </w:p>
    <w:p w14:paraId="5B6E3923" w14:textId="77777777" w:rsidR="001A57FF" w:rsidRDefault="001A57FF" w:rsidP="001A57FF">
      <w:pPr>
        <w:jc w:val="both"/>
      </w:pPr>
      <w:r>
        <w:t>AAGAACCGTCTGCAGGCCCCCAGTCCGGTGTTCACTCGTTCATTCATTCGCTCTTCACTGGGTGCCCTGGCACTCCAAGCCTCCAGCGCACACCCAGCCCTAACCTTGACCAGGGTGCTGAGCACGAGGAGCCCCACCCTGAGCCAGGCCTGGAGAGGCGCCTTTAAGCGCAGGTCCTGCGGCTGCTGACAGGTCATCAGAGCTGGGACCAAAGACCCGCCGGGAGGCTGGCAGCCTAGGTCGCTTCCCAAGCTCTCCGGGCCCTTCCCTTCGGCGGCTAATTTCCACTTTTCATAAGGATGTGTTCATTCAGGGGACTAGGAGCAGAGGCGCGCCCGATGGGGGACACGTGCCCCCTCGACGGCACGCGCTTTGATGCTCGCGGGGGCCAGAGGCGAGGCGGCCAGCATCTCGCGTTCCTGCGCCGGACGCTGTCTTTGGGAAGCTCCAGGCGTAGGTTCGCATTGCGTGCGGGAAGCCCCCTGCCCACATGAAAGGCTCGCTGTCGGGCTGTGGGTCCCGGCTCCCGCCCCCAGCCCTGCAGACACACTCCGCTCCCAGCGAGGAGCCCCGGAGCCGCACAAAGGAAA</w:t>
      </w:r>
      <w:r w:rsidRPr="00911672">
        <w:rPr>
          <w:color w:val="00B050"/>
        </w:rPr>
        <w:t>T</w:t>
      </w:r>
      <w:r>
        <w:t>GGCAAGAGACTGAGTCACCACCATCCAGAGAGGCTCGCCCGCGGCCCGGGCCGCGGCCACAACAGGACCTTTGTGCTGCGCTCCAGGAAGACGAGGAGGGCCGGCTGGAGGGAGGCAGACAGTTCAGGGCGCTGAGTAATGCCGGGGTGAGGGGAGGAATCTCCCCCGGAAGAGAGACCGGCCCCTCGGCCCCCGCCACTCCTCAAAGCCACGGTGCAGCGCGGGGACTCGCAGGCTGCTTAGAGACGGCCTCCCTGCCTCCACCGTGTCGCAGCGCTGGCCCCCTGAGGGGTGCCTCCTCCTTTGCGGGCATCTGTTTCCTCTCCGTGGTGTGAGGGGCTGGAGGCCTGGGACGTGTCTGTTTCAACTCTTTTCCTGCCATAGTCCCTGACAGCATGCAGCAGGTGCTAAATGTTTGTGCATGGATGTTGGCGGGATGGATGGACAGATGGAAGGATTCATCCCACAAACGCTGCATGTGA</w:t>
      </w:r>
    </w:p>
    <w:p w14:paraId="2E92DA25" w14:textId="77777777" w:rsidR="001A57FF" w:rsidRDefault="001A57FF" w:rsidP="001A57FF">
      <w:pPr>
        <w:jc w:val="both"/>
      </w:pPr>
    </w:p>
    <w:p w14:paraId="52C77C88" w14:textId="77777777" w:rsidR="001A57FF" w:rsidRDefault="001A57FF" w:rsidP="001A57FF">
      <w:pPr>
        <w:jc w:val="both"/>
      </w:pPr>
    </w:p>
    <w:p w14:paraId="4A0144FF" w14:textId="77777777" w:rsidR="001A57FF" w:rsidRDefault="001A57FF" w:rsidP="001A57FF">
      <w:pPr>
        <w:jc w:val="both"/>
      </w:pPr>
      <w:r>
        <w:t>&gt;hs3112.1</w:t>
      </w:r>
    </w:p>
    <w:p w14:paraId="2DC0D171" w14:textId="77777777" w:rsidR="001A57FF" w:rsidRDefault="001A57FF" w:rsidP="001A57FF">
      <w:pPr>
        <w:jc w:val="both"/>
      </w:pPr>
      <w:r>
        <w:lastRenderedPageBreak/>
        <w:t>AAGAACCGTCTGCAGGCCCCCAGTCCGGTGTTCACTCGTTCATTCATTCGCTCTTCACTGGGTGCCCTGGCACTCCAAGCCTCCAGCGCACACCCAGCCCTAACCTTGACCAGGGTGCTGAGCACGAGGAGCCCCACCCTGAGCCAGGCCTGGAGAGGCGCCTTTAAGCGCAGGTCCTGCGGCTGCTGACAGGTCATCAGAGCTGGGACCAAAGACCCGCCGGGAGGCTGGCAGCCTAGGTCGCTTCCCAAGCTCTCCGGGCCCTTCCCTTCGGCGGCTAATTTCCACTTTTCATAAGGATGTGTTCATTCAGGGGACTAGGAGCAGAGGCGCGCCCGATGGGGGACACGTGCCCCCTCGACGGCACGCGCTTTGATGCTCGCGGGGGCCAGAGGCGAGGCGGCCAGCATCTCGCGTTCCTGCGCCGGACGCTGTCTTTGGGAAGCTCCAGGCGTAGGTTCGCATTGCGTGCGGGAAGCCCCCTGCCCACATGAAAGGCTCGCTGTCGGGCTGTGGGTCCCGGCTCCCGCCCCCAGCCCTGCAGACACACTCCGCTCCCAGCGAGGAGCCCCGGAGCCGCACAAAGGAAA</w:t>
      </w:r>
      <w:r w:rsidRPr="00911672">
        <w:rPr>
          <w:color w:val="EE0000"/>
        </w:rPr>
        <w:t>a</w:t>
      </w:r>
      <w:r>
        <w:t>GGCAAGAGACTGAGTCACCACCATCCAGAGAGGCTCGCCCGCGGCCCGGGCCGCGGCCACAACAGGACCTTTGTGCTGCGCTCCAGGAAGACGAGGAGGGCCGGCTGGAGGGAGGCAGACAGTTCAGGGCGCTGAGTAATGCCGGGGTGAGGGGAGGAATCTCCCCCGGAAGAGAGACCGGCCCCTCGGCCCCCGCCACTCCTCAAAGCCACGGTGCAGCGCGGGGACTCGCAGGCTGCTTAGAGACGGCCTCCCTGCCTCCACCGTGTCGCAGCGCTGGCCCCCTGAGGGGTGCCTCCTCCTTTGCGGGCATCTGTTTCCTCTCCGTGGTGTGAGGGGCTGGAGGCCTGGGACGTGTCTGTTTCAACTCTTTTCCTGCCATAGTCCCTGACAGCATGCAGCAGGTGCTAAATGTTTGTGCATGGATGTTGGCGGGATGGATGGACAGATGGAAGGATTCATCCCACAAACGCTGCATGTGA</w:t>
      </w:r>
    </w:p>
    <w:p w14:paraId="592F979E" w14:textId="77777777" w:rsidR="001A57FF" w:rsidRPr="008E6A62" w:rsidRDefault="001A57FF" w:rsidP="001A57FF">
      <w:pPr>
        <w:jc w:val="both"/>
      </w:pPr>
    </w:p>
    <w:p w14:paraId="11D871C0" w14:textId="77777777" w:rsidR="001A57FF" w:rsidRDefault="001A57FF" w:rsidP="001A57FF">
      <w:pPr>
        <w:rPr>
          <w:b/>
          <w:bCs/>
          <w:lang w:val="en-US"/>
        </w:rPr>
      </w:pPr>
    </w:p>
    <w:p w14:paraId="37909510" w14:textId="77777777" w:rsidR="001A57FF" w:rsidRDefault="001A57FF" w:rsidP="001A57FF">
      <w:pPr>
        <w:rPr>
          <w:b/>
          <w:bCs/>
          <w:lang w:val="en-US"/>
        </w:rPr>
      </w:pPr>
    </w:p>
    <w:p w14:paraId="40B35723" w14:textId="77777777" w:rsidR="001A57FF" w:rsidRDefault="001A57FF" w:rsidP="001A57FF">
      <w:pPr>
        <w:rPr>
          <w:b/>
          <w:bCs/>
          <w:lang w:val="en-US"/>
        </w:rPr>
      </w:pPr>
    </w:p>
    <w:p w14:paraId="3B22A8C4" w14:textId="77777777" w:rsidR="001A57FF" w:rsidRDefault="001A57FF" w:rsidP="001A57FF">
      <w:pPr>
        <w:rPr>
          <w:b/>
          <w:bCs/>
          <w:lang w:val="en-US"/>
        </w:rPr>
      </w:pPr>
    </w:p>
    <w:p w14:paraId="6537765F" w14:textId="77777777" w:rsidR="001A57FF" w:rsidRDefault="001A57FF" w:rsidP="00244D12">
      <w:pPr>
        <w:pStyle w:val="Heading2"/>
        <w:rPr>
          <w:rFonts w:asciiTheme="minorHAnsi" w:hAnsiTheme="minorHAnsi"/>
          <w:b/>
          <w:bCs/>
          <w:color w:val="auto"/>
          <w:lang w:val="en-US"/>
        </w:rPr>
      </w:pPr>
    </w:p>
    <w:p w14:paraId="4A00294D" w14:textId="20868F62" w:rsidR="00D7783F" w:rsidRPr="00E555BE" w:rsidRDefault="00D7783F" w:rsidP="00244D12">
      <w:pPr>
        <w:pStyle w:val="Heading2"/>
        <w:rPr>
          <w:rFonts w:asciiTheme="minorHAnsi" w:hAnsiTheme="minorHAnsi"/>
          <w:b/>
          <w:bCs/>
          <w:color w:val="auto"/>
          <w:lang w:val="nl-NL"/>
        </w:rPr>
      </w:pPr>
      <w:bookmarkStart w:id="18" w:name="_Toc229689762"/>
      <w:r w:rsidRPr="00E555BE">
        <w:rPr>
          <w:rFonts w:asciiTheme="minorHAnsi" w:hAnsiTheme="minorHAnsi"/>
          <w:b/>
          <w:bCs/>
          <w:color w:val="auto"/>
          <w:lang w:val="en-US"/>
        </w:rPr>
        <w:t>Reference</w:t>
      </w:r>
      <w:r w:rsidR="000D31AF" w:rsidRPr="00E555BE">
        <w:rPr>
          <w:rFonts w:asciiTheme="minorHAnsi" w:hAnsiTheme="minorHAnsi"/>
          <w:b/>
          <w:bCs/>
          <w:color w:val="auto"/>
          <w:lang w:val="en-US"/>
        </w:rPr>
        <w:t>s</w:t>
      </w:r>
      <w:bookmarkEnd w:id="18"/>
    </w:p>
    <w:p w14:paraId="00E39748" w14:textId="77777777" w:rsidR="00476473" w:rsidRPr="00476473" w:rsidRDefault="006E27A5" w:rsidP="00476473">
      <w:pPr>
        <w:pStyle w:val="Bibliography"/>
        <w:rPr>
          <w:rFonts w:ascii="Aptos"/>
        </w:rPr>
      </w:pPr>
      <w:r w:rsidRPr="00F539DB">
        <w:rPr>
          <w:lang w:val="en-US"/>
        </w:rPr>
        <w:fldChar w:fldCharType="begin"/>
      </w:r>
      <w:r w:rsidR="00476473">
        <w:rPr>
          <w:lang w:val="en-US"/>
        </w:rPr>
        <w:instrText xml:space="preserve"> ADDIN ZOTERO_BIBL {"uncited":[],"omitted":[],"custom":[]} CSL_BIBLIOGRAPHY </w:instrText>
      </w:r>
      <w:r w:rsidRPr="00F539DB">
        <w:rPr>
          <w:lang w:val="en-US"/>
        </w:rPr>
        <w:fldChar w:fldCharType="separate"/>
      </w:r>
      <w:r w:rsidR="00476473" w:rsidRPr="00476473">
        <w:rPr>
          <w:rFonts w:ascii="Aptos"/>
        </w:rPr>
        <w:t>1.</w:t>
      </w:r>
      <w:r w:rsidR="00476473" w:rsidRPr="00476473">
        <w:rPr>
          <w:rFonts w:ascii="Aptos"/>
        </w:rPr>
        <w:tab/>
        <w:t>Gerrard DT et al. Dynamic changes in the epigenomic landscape regulate human organogenesis and link to developmental disorders. Nat Commun. 2020 Aug 6;11(1):1. doi:10.1038/s41467-020-17305-2</w:t>
      </w:r>
    </w:p>
    <w:p w14:paraId="362F4A2C" w14:textId="77777777" w:rsidR="00476473" w:rsidRPr="00476473" w:rsidRDefault="00476473" w:rsidP="00476473">
      <w:pPr>
        <w:pStyle w:val="Bibliography"/>
        <w:rPr>
          <w:rFonts w:ascii="Aptos"/>
        </w:rPr>
      </w:pPr>
      <w:r w:rsidRPr="00476473">
        <w:rPr>
          <w:rFonts w:ascii="Aptos"/>
        </w:rPr>
        <w:t>2.</w:t>
      </w:r>
      <w:r w:rsidRPr="00476473">
        <w:rPr>
          <w:rFonts w:ascii="Aptos"/>
        </w:rPr>
        <w:tab/>
        <w:t>Kosicki M et al. VISTA Enhancer browser: an updated database of tissue-specific developmental enhancers. Nucleic Acids Res. 2025 Jan 6;53(D1):D324–30. doi:10.1093/nar/gkae940</w:t>
      </w:r>
    </w:p>
    <w:p w14:paraId="4F3D497C" w14:textId="77777777" w:rsidR="00476473" w:rsidRPr="00476473" w:rsidRDefault="00476473" w:rsidP="00476473">
      <w:pPr>
        <w:pStyle w:val="Bibliography"/>
        <w:rPr>
          <w:rFonts w:ascii="Aptos"/>
        </w:rPr>
      </w:pPr>
      <w:r w:rsidRPr="00476473">
        <w:rPr>
          <w:rFonts w:ascii="Aptos"/>
        </w:rPr>
        <w:t>3.</w:t>
      </w:r>
      <w:r w:rsidRPr="00476473">
        <w:rPr>
          <w:rFonts w:ascii="Aptos"/>
        </w:rPr>
        <w:tab/>
        <w:t>Bruneau BG et al. A Murine Model of Holt-Oram Syndrome Defines Roles of the T-Box Transcription Factor Tbx5 in Cardiogenesis and Disease. Cell. 2001 Sep 21;106(6):709–21. doi:10.1016/S0092-8674(01)00493-7 PubMed PMID: 11572777.</w:t>
      </w:r>
    </w:p>
    <w:p w14:paraId="7D38F4A2" w14:textId="77777777" w:rsidR="00476473" w:rsidRPr="00476473" w:rsidRDefault="00476473" w:rsidP="00476473">
      <w:pPr>
        <w:pStyle w:val="Bibliography"/>
        <w:rPr>
          <w:rFonts w:ascii="Aptos"/>
        </w:rPr>
      </w:pPr>
      <w:r w:rsidRPr="00476473">
        <w:rPr>
          <w:rFonts w:ascii="Aptos"/>
        </w:rPr>
        <w:t>4.</w:t>
      </w:r>
      <w:r w:rsidRPr="00476473">
        <w:rPr>
          <w:rFonts w:ascii="Aptos"/>
        </w:rPr>
        <w:tab/>
        <w:t>Lin Q et al. Control of Mouse Cardiac Morphogenesis and Myogenesis by Transcription Factor MEF2C. Science. 1997 May 30;276(5317):1404–7. doi:10.1126/science.276.5317.1404</w:t>
      </w:r>
    </w:p>
    <w:p w14:paraId="0D0DDBD9" w14:textId="77777777" w:rsidR="00476473" w:rsidRPr="00476473" w:rsidRDefault="00476473" w:rsidP="00476473">
      <w:pPr>
        <w:pStyle w:val="Bibliography"/>
        <w:rPr>
          <w:rFonts w:ascii="Aptos"/>
        </w:rPr>
      </w:pPr>
      <w:r w:rsidRPr="00476473">
        <w:rPr>
          <w:rFonts w:ascii="Aptos"/>
        </w:rPr>
        <w:t>5.</w:t>
      </w:r>
      <w:r w:rsidRPr="00476473">
        <w:rPr>
          <w:rFonts w:ascii="Aptos"/>
        </w:rPr>
        <w:tab/>
        <w:t>Naya FJ et al. Mitochondrial deficiency and cardiac sudden death in mice lacking the MEF2A transcription factor. Nat Med. 2002 Nov;8(11):1303–9. doi:10.1038/nm789</w:t>
      </w:r>
    </w:p>
    <w:p w14:paraId="67B7C402" w14:textId="77777777" w:rsidR="00476473" w:rsidRPr="00476473" w:rsidRDefault="00476473" w:rsidP="00476473">
      <w:pPr>
        <w:pStyle w:val="Bibliography"/>
        <w:rPr>
          <w:rFonts w:ascii="Aptos"/>
        </w:rPr>
      </w:pPr>
      <w:r w:rsidRPr="00476473">
        <w:rPr>
          <w:rFonts w:ascii="Aptos"/>
        </w:rPr>
        <w:t>6.</w:t>
      </w:r>
      <w:r w:rsidRPr="00476473">
        <w:rPr>
          <w:rFonts w:ascii="Aptos"/>
        </w:rPr>
        <w:tab/>
        <w:t>Zhao B et al. TEAD mediates YAP-dependent gene induction and growth control. Genes Dev. 2008 Jul 15;22(14):1962–71. doi:10.1101/gad.1664408</w:t>
      </w:r>
    </w:p>
    <w:p w14:paraId="0FE77911" w14:textId="77777777" w:rsidR="00476473" w:rsidRPr="00476473" w:rsidRDefault="00476473" w:rsidP="00476473">
      <w:pPr>
        <w:pStyle w:val="Bibliography"/>
        <w:rPr>
          <w:rFonts w:ascii="Aptos"/>
        </w:rPr>
      </w:pPr>
      <w:r w:rsidRPr="00476473">
        <w:rPr>
          <w:rFonts w:ascii="Aptos"/>
        </w:rPr>
        <w:t>7.</w:t>
      </w:r>
      <w:r w:rsidRPr="00476473">
        <w:rPr>
          <w:rFonts w:ascii="Aptos"/>
        </w:rPr>
        <w:tab/>
        <w:t>Niu Z et al. Conditional Mutagenesis of the Murine Serum Response Factor Gene Blocks Cardiogenesis and the Transcription of Downstream Gene Targets*. J Biol Chem. 2005 Sep 16;280(37):32531–8. doi:10.1074/jbc.M501372200</w:t>
      </w:r>
    </w:p>
    <w:p w14:paraId="3E1C29B6" w14:textId="77777777" w:rsidR="00476473" w:rsidRPr="00476473" w:rsidRDefault="00476473" w:rsidP="00476473">
      <w:pPr>
        <w:pStyle w:val="Bibliography"/>
        <w:rPr>
          <w:rFonts w:ascii="Aptos"/>
        </w:rPr>
      </w:pPr>
      <w:r w:rsidRPr="00476473">
        <w:rPr>
          <w:rFonts w:ascii="Aptos"/>
        </w:rPr>
        <w:lastRenderedPageBreak/>
        <w:t>8.</w:t>
      </w:r>
      <w:r w:rsidRPr="00476473">
        <w:rPr>
          <w:rFonts w:ascii="Aptos"/>
        </w:rPr>
        <w:tab/>
        <w:t>Akerberg BN et al. A reference map of murine cardiac transcription factor chromatin occupancy identifies dynamic and conserved enhancers. Nat Commun. 2019 Oct 28;10(1):4907. doi:10.1038/s41467-019-12812-3</w:t>
      </w:r>
    </w:p>
    <w:p w14:paraId="59790F38" w14:textId="77777777" w:rsidR="00476473" w:rsidRPr="00476473" w:rsidRDefault="00476473" w:rsidP="00476473">
      <w:pPr>
        <w:pStyle w:val="Bibliography"/>
        <w:rPr>
          <w:rFonts w:ascii="Aptos"/>
        </w:rPr>
      </w:pPr>
      <w:r w:rsidRPr="00476473">
        <w:rPr>
          <w:rFonts w:ascii="Aptos"/>
        </w:rPr>
        <w:t>9.</w:t>
      </w:r>
      <w:r w:rsidRPr="00476473">
        <w:rPr>
          <w:rFonts w:ascii="Aptos"/>
        </w:rPr>
        <w:tab/>
        <w:t>Rosa-Garrido M et al. High-Resolution Mapping of Chromatin Conformation in Cardiac Myocytes Reveals Structural Remodeling of the Epigenome in Heart Failure. Circulation. 2017 Oct 24;136(17):1613–25. doi:10.1161/CIRCULATIONAHA.117.029430 PubMed PMID: 28802249; PubMed Central PMCID: PMC5648689.</w:t>
      </w:r>
    </w:p>
    <w:p w14:paraId="1449CAF6" w14:textId="77777777" w:rsidR="00476473" w:rsidRPr="00476473" w:rsidRDefault="00476473" w:rsidP="00476473">
      <w:pPr>
        <w:pStyle w:val="Bibliography"/>
        <w:rPr>
          <w:rFonts w:ascii="Aptos"/>
        </w:rPr>
      </w:pPr>
      <w:r w:rsidRPr="00476473">
        <w:rPr>
          <w:rFonts w:ascii="Aptos"/>
        </w:rPr>
        <w:t>10.</w:t>
      </w:r>
      <w:r w:rsidRPr="00476473">
        <w:rPr>
          <w:rFonts w:ascii="Aptos"/>
        </w:rPr>
        <w:tab/>
        <w:t>Bianchi V et al. Detailed Regulatory Interaction Map of the Human Heart Facilitates Gene Discovery for Cardiovascular Disease [Internet]. bioRxiv; 2019 [cited 2025 Dec 29]. p. 705715. Available from: https://www.biorxiv.org/content/10.1101/705715v1</w:t>
      </w:r>
    </w:p>
    <w:p w14:paraId="6DFBFD41" w14:textId="77777777" w:rsidR="00476473" w:rsidRPr="00476473" w:rsidRDefault="00476473" w:rsidP="00476473">
      <w:pPr>
        <w:pStyle w:val="Bibliography"/>
        <w:rPr>
          <w:rFonts w:ascii="Aptos"/>
        </w:rPr>
      </w:pPr>
      <w:r w:rsidRPr="00476473">
        <w:rPr>
          <w:rFonts w:ascii="Aptos"/>
        </w:rPr>
        <w:t>11.</w:t>
      </w:r>
      <w:r w:rsidRPr="00476473">
        <w:rPr>
          <w:rFonts w:ascii="Aptos"/>
        </w:rPr>
        <w:tab/>
        <w:t>VanOudenhove J et al. Epigenomic and Transcriptomic Dynamics During Human Heart Organogenesis. Circ Res. 2020 Oct 9;127(9):e184–209. doi:10.1161/CIRCRESAHA.120.316704</w:t>
      </w:r>
    </w:p>
    <w:p w14:paraId="772FA829" w14:textId="77777777" w:rsidR="00476473" w:rsidRPr="00476473" w:rsidRDefault="00476473" w:rsidP="00476473">
      <w:pPr>
        <w:pStyle w:val="Bibliography"/>
        <w:rPr>
          <w:rFonts w:ascii="Aptos"/>
        </w:rPr>
      </w:pPr>
      <w:r w:rsidRPr="00476473">
        <w:rPr>
          <w:rFonts w:ascii="Aptos"/>
        </w:rPr>
        <w:t>12.</w:t>
      </w:r>
      <w:r w:rsidRPr="00476473">
        <w:rPr>
          <w:rFonts w:ascii="Aptos"/>
        </w:rPr>
        <w:tab/>
        <w:t>He Y et al. Spatiotemporal DNA methylome dynamics of the developing mouse fetus. Nature. 2020 Jul;583(7818):752–9. doi:10.1038/s41586-020-2119-x</w:t>
      </w:r>
    </w:p>
    <w:p w14:paraId="7A532F57" w14:textId="77777777" w:rsidR="00476473" w:rsidRPr="00476473" w:rsidRDefault="00476473" w:rsidP="00476473">
      <w:pPr>
        <w:pStyle w:val="Bibliography"/>
        <w:rPr>
          <w:rFonts w:ascii="Aptos"/>
        </w:rPr>
      </w:pPr>
      <w:r w:rsidRPr="00476473">
        <w:rPr>
          <w:rFonts w:ascii="Aptos"/>
        </w:rPr>
        <w:t>13.</w:t>
      </w:r>
      <w:r w:rsidRPr="00476473">
        <w:rPr>
          <w:rFonts w:ascii="Aptos"/>
        </w:rPr>
        <w:tab/>
        <w:t>Rochais F et al. Hes1 Is Expressed in the Second Heart Field and Is Required for Outflow Tract Development. PLoS One. 2009 Jul 17;4(7):e6267. doi:10.1371/journal.pone.0006267</w:t>
      </w:r>
    </w:p>
    <w:p w14:paraId="644C25F2" w14:textId="77777777" w:rsidR="00476473" w:rsidRPr="00476473" w:rsidRDefault="00476473" w:rsidP="00476473">
      <w:pPr>
        <w:pStyle w:val="Bibliography"/>
        <w:rPr>
          <w:rFonts w:ascii="Aptos"/>
        </w:rPr>
      </w:pPr>
      <w:r w:rsidRPr="00476473">
        <w:rPr>
          <w:rFonts w:ascii="Aptos"/>
        </w:rPr>
        <w:t>14.</w:t>
      </w:r>
      <w:r w:rsidRPr="00476473">
        <w:rPr>
          <w:rFonts w:ascii="Aptos"/>
        </w:rPr>
        <w:tab/>
        <w:t>Diao H et al. Del Nido cardioplegia or potassium induces Nrf2 and protects cardiomyocytes against oxidative stress. Am J Physiol-Cell Physiol. 2023 Dec;325(6):C1401–14. doi:10.1152/ajpcell.00436.2022</w:t>
      </w:r>
    </w:p>
    <w:p w14:paraId="5858B32B" w14:textId="77777777" w:rsidR="00476473" w:rsidRPr="00476473" w:rsidRDefault="00476473" w:rsidP="00476473">
      <w:pPr>
        <w:pStyle w:val="Bibliography"/>
        <w:rPr>
          <w:rFonts w:ascii="Aptos"/>
        </w:rPr>
      </w:pPr>
      <w:r w:rsidRPr="00476473">
        <w:rPr>
          <w:rFonts w:ascii="Aptos"/>
        </w:rPr>
        <w:t>15.</w:t>
      </w:r>
      <w:r w:rsidRPr="00476473">
        <w:rPr>
          <w:rFonts w:ascii="Aptos"/>
        </w:rPr>
        <w:tab/>
        <w:t>Cui Y et al. Single-Cell Transcriptome Analysis Maps the Developmental Track of the Human Heart. Cell Rep. 2019 Feb 12;26(7):1934-1950.e5. doi:10.1016/j.celrep.2019.01.079</w:t>
      </w:r>
    </w:p>
    <w:p w14:paraId="5DDE54EE" w14:textId="77777777" w:rsidR="00476473" w:rsidRPr="00476473" w:rsidRDefault="00476473" w:rsidP="00476473">
      <w:pPr>
        <w:pStyle w:val="Bibliography"/>
        <w:rPr>
          <w:rFonts w:ascii="Aptos"/>
        </w:rPr>
      </w:pPr>
      <w:r w:rsidRPr="00476473">
        <w:rPr>
          <w:rFonts w:ascii="Aptos"/>
        </w:rPr>
        <w:t>16.</w:t>
      </w:r>
      <w:r w:rsidRPr="00476473">
        <w:rPr>
          <w:rFonts w:ascii="Aptos"/>
        </w:rPr>
        <w:tab/>
        <w:t>Gerrard DT et al. An integrative transcriptomic atlas of organogenesis in human embryos. Rossant J, editor. eLife. 2016 Aug 24;5:e15657. doi:10.7554/eLife.15657</w:t>
      </w:r>
    </w:p>
    <w:p w14:paraId="356D2646" w14:textId="77777777" w:rsidR="00476473" w:rsidRPr="00476473" w:rsidRDefault="00476473" w:rsidP="00476473">
      <w:pPr>
        <w:pStyle w:val="Bibliography"/>
        <w:rPr>
          <w:rFonts w:ascii="Aptos"/>
        </w:rPr>
      </w:pPr>
      <w:r w:rsidRPr="00476473">
        <w:rPr>
          <w:rFonts w:ascii="Aptos"/>
        </w:rPr>
        <w:t>17.</w:t>
      </w:r>
      <w:r w:rsidRPr="00476473">
        <w:rPr>
          <w:rFonts w:ascii="Aptos"/>
        </w:rPr>
        <w:tab/>
        <w:t>Sweet ME et al. Transcriptome analysis of human heart failure reveals dysregulated cell adhesion in dilated cardiomyopathy and activated immune pathways in ischemic heart failure. BMC Genomics. 2018 Nov 12;19(1):812. doi:10.1186/s12864-018-5213-9 PubMed PMID: 30419824; PubMed Central PMCID: PMC6233272.</w:t>
      </w:r>
    </w:p>
    <w:p w14:paraId="37620FEA" w14:textId="77777777" w:rsidR="00476473" w:rsidRPr="00476473" w:rsidRDefault="00476473" w:rsidP="00476473">
      <w:pPr>
        <w:pStyle w:val="Bibliography"/>
        <w:rPr>
          <w:rFonts w:ascii="Aptos"/>
        </w:rPr>
      </w:pPr>
      <w:r w:rsidRPr="00476473">
        <w:rPr>
          <w:rFonts w:ascii="Aptos"/>
        </w:rPr>
        <w:t>18.</w:t>
      </w:r>
      <w:r w:rsidRPr="00476473">
        <w:rPr>
          <w:rFonts w:ascii="Aptos"/>
        </w:rPr>
        <w:tab/>
        <w:t>Zhang Y et al. Transcriptionally active HERV-H retrotransposons demarcate topologically associating domains in human pluripotent stem cells. Nat Genet. 2019 Sep;51(9):1380–8. doi:10.1038/s41588-019-0479-7 PubMed PMID: 31427791; PubMed Central PMCID: PMC6722002.</w:t>
      </w:r>
    </w:p>
    <w:p w14:paraId="48095E99" w14:textId="77777777" w:rsidR="00476473" w:rsidRPr="00476473" w:rsidRDefault="00476473" w:rsidP="00476473">
      <w:pPr>
        <w:pStyle w:val="Bibliography"/>
        <w:rPr>
          <w:rFonts w:ascii="Aptos"/>
        </w:rPr>
      </w:pPr>
      <w:r w:rsidRPr="00476473">
        <w:rPr>
          <w:rFonts w:ascii="Aptos"/>
        </w:rPr>
        <w:t>19.</w:t>
      </w:r>
      <w:r w:rsidRPr="00476473">
        <w:rPr>
          <w:rFonts w:ascii="Aptos"/>
        </w:rPr>
        <w:tab/>
        <w:t>Zhang J et al. Novel enhancers conferring compensatory transcriptional regulation of Nkx2-5 in heart development. iScience. 2023 Apr 21;26(4):106509. doi:10.1016/j.isci.2023.106509 PubMed PMID: 37102151; PubMed Central PMCID: PMC10123344.</w:t>
      </w:r>
    </w:p>
    <w:p w14:paraId="2A7EDE36" w14:textId="77777777" w:rsidR="00476473" w:rsidRPr="00476473" w:rsidRDefault="00476473" w:rsidP="00476473">
      <w:pPr>
        <w:pStyle w:val="Bibliography"/>
        <w:rPr>
          <w:rFonts w:ascii="Aptos"/>
        </w:rPr>
      </w:pPr>
      <w:r w:rsidRPr="00476473">
        <w:rPr>
          <w:rFonts w:ascii="Aptos"/>
        </w:rPr>
        <w:t>20.</w:t>
      </w:r>
      <w:r w:rsidRPr="00476473">
        <w:rPr>
          <w:rFonts w:ascii="Aptos"/>
        </w:rPr>
        <w:tab/>
        <w:t>Dai X et al. Requirement for integrin-linked kinase in neural crest migration and differentiation and outflow tract morphogenesis. BMC Biol. 2013 Oct 16;11(1):107. doi:10.1186/1741-7007-11-107</w:t>
      </w:r>
    </w:p>
    <w:p w14:paraId="601F9428" w14:textId="77777777" w:rsidR="00476473" w:rsidRPr="00476473" w:rsidRDefault="00476473" w:rsidP="00476473">
      <w:pPr>
        <w:pStyle w:val="Bibliography"/>
        <w:rPr>
          <w:rFonts w:ascii="Aptos"/>
        </w:rPr>
      </w:pPr>
      <w:r w:rsidRPr="00476473">
        <w:rPr>
          <w:rFonts w:ascii="Aptos"/>
        </w:rPr>
        <w:lastRenderedPageBreak/>
        <w:t>21.</w:t>
      </w:r>
      <w:r w:rsidRPr="00476473">
        <w:rPr>
          <w:rFonts w:ascii="Aptos"/>
        </w:rPr>
        <w:tab/>
        <w:t>Bernstein BE et al. A bivalent chromatin structure marks key developmental genes in embryonic stem cells. Cell. 2006 Apr 21;125(2):315–26. doi:10.1016/j.cell.2006.02.041 PubMed PMID: 16630819.</w:t>
      </w:r>
    </w:p>
    <w:p w14:paraId="3683BADE" w14:textId="77777777" w:rsidR="00476473" w:rsidRPr="00476473" w:rsidRDefault="00476473" w:rsidP="00476473">
      <w:pPr>
        <w:pStyle w:val="Bibliography"/>
        <w:rPr>
          <w:rFonts w:ascii="Aptos"/>
        </w:rPr>
      </w:pPr>
      <w:r w:rsidRPr="00476473">
        <w:rPr>
          <w:rFonts w:ascii="Aptos"/>
        </w:rPr>
        <w:t>22.</w:t>
      </w:r>
      <w:r w:rsidRPr="00476473">
        <w:rPr>
          <w:rFonts w:ascii="Aptos"/>
        </w:rPr>
        <w:tab/>
        <w:t>Kageyama R et al. The Hes gene family: repressors and oscillators that orchestrate embryogenesis. Development. 2007 Apr 1;134(7):1243–51. doi:10.1242/dev.000786</w:t>
      </w:r>
    </w:p>
    <w:p w14:paraId="76A4A58B" w14:textId="77777777" w:rsidR="00476473" w:rsidRPr="00476473" w:rsidRDefault="00476473" w:rsidP="00476473">
      <w:pPr>
        <w:pStyle w:val="Bibliography"/>
        <w:rPr>
          <w:rFonts w:ascii="Aptos"/>
        </w:rPr>
      </w:pPr>
      <w:r w:rsidRPr="00476473">
        <w:rPr>
          <w:rFonts w:ascii="Aptos"/>
        </w:rPr>
        <w:t>23.</w:t>
      </w:r>
      <w:r w:rsidRPr="00476473">
        <w:rPr>
          <w:rFonts w:ascii="Aptos"/>
        </w:rPr>
        <w:tab/>
        <w:t>Yan B et al. Hes-1, a Known Transcriptional Repressor, Acts as a Transcriptional Activator for the Human Acid α-Glucosidase Gene in Human Fibroblast Cells. Biochem Biophys Res Commun. 2002 Mar 1;291(3):582–7. doi:10.1006/bbrc.2002.6483</w:t>
      </w:r>
    </w:p>
    <w:p w14:paraId="256FCFF7" w14:textId="77777777" w:rsidR="00476473" w:rsidRPr="00476473" w:rsidRDefault="00476473" w:rsidP="00476473">
      <w:pPr>
        <w:pStyle w:val="Bibliography"/>
        <w:rPr>
          <w:rFonts w:ascii="Aptos"/>
        </w:rPr>
      </w:pPr>
      <w:r w:rsidRPr="00476473">
        <w:rPr>
          <w:rFonts w:ascii="Aptos"/>
        </w:rPr>
        <w:t>24.</w:t>
      </w:r>
      <w:r w:rsidRPr="00476473">
        <w:rPr>
          <w:rFonts w:ascii="Aptos"/>
        </w:rPr>
        <w:tab/>
        <w:t>Hirata H et al. Oscillatory Expression of the bHLH Factor Hes1 Regulated by a Negative Feedback Loop. Science. 2002 Oct 25;298(5594):840–3. doi:10.1126/science.1074560</w:t>
      </w:r>
    </w:p>
    <w:p w14:paraId="6380C207" w14:textId="42C79870" w:rsidR="00D7783F" w:rsidRPr="006865F1" w:rsidRDefault="006E27A5" w:rsidP="00471FD5">
      <w:pPr>
        <w:rPr>
          <w:lang w:val="en-US"/>
        </w:rPr>
      </w:pPr>
      <w:r w:rsidRPr="00F539DB">
        <w:rPr>
          <w:lang w:val="en-US"/>
        </w:rPr>
        <w:fldChar w:fldCharType="end"/>
      </w:r>
    </w:p>
    <w:sectPr w:rsidR="00D7783F" w:rsidRPr="006865F1" w:rsidSect="001B4C08">
      <w:footerReference w:type="default" r:id="rId21"/>
      <w:pgSz w:w="11906" w:h="16838"/>
      <w:pgMar w:top="851" w:right="1134" w:bottom="851" w:left="1134"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C59538" w14:textId="77777777" w:rsidR="00277850" w:rsidRDefault="00277850" w:rsidP="00142B64">
      <w:r>
        <w:separator/>
      </w:r>
    </w:p>
  </w:endnote>
  <w:endnote w:type="continuationSeparator" w:id="0">
    <w:p w14:paraId="313EC76F" w14:textId="77777777" w:rsidR="00277850" w:rsidRDefault="00277850" w:rsidP="00142B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8730013"/>
      <w:docPartObj>
        <w:docPartGallery w:val="Page Numbers (Bottom of Page)"/>
        <w:docPartUnique/>
      </w:docPartObj>
    </w:sdtPr>
    <w:sdtEndPr>
      <w:rPr>
        <w:noProof/>
      </w:rPr>
    </w:sdtEndPr>
    <w:sdtContent>
      <w:p w14:paraId="4D74C973" w14:textId="26A8A481" w:rsidR="008E6A62" w:rsidRDefault="008E6A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24F5B11" w14:textId="77777777" w:rsidR="008E6A62" w:rsidRDefault="008E6A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CA7F1B" w14:textId="77777777" w:rsidR="00277850" w:rsidRDefault="00277850" w:rsidP="00142B64">
      <w:r>
        <w:separator/>
      </w:r>
    </w:p>
  </w:footnote>
  <w:footnote w:type="continuationSeparator" w:id="0">
    <w:p w14:paraId="0EF09B04" w14:textId="77777777" w:rsidR="00277850" w:rsidRDefault="00277850" w:rsidP="00142B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2A0EB3"/>
    <w:multiLevelType w:val="hybridMultilevel"/>
    <w:tmpl w:val="2654BBD2"/>
    <w:lvl w:ilvl="0" w:tplc="1F92A358">
      <w:start w:val="1"/>
      <w:numFmt w:val="decimal"/>
      <w:lvlText w:val="%1)"/>
      <w:lvlJc w:val="left"/>
      <w:pPr>
        <w:ind w:left="1020" w:hanging="360"/>
      </w:pPr>
    </w:lvl>
    <w:lvl w:ilvl="1" w:tplc="F000E64C">
      <w:start w:val="1"/>
      <w:numFmt w:val="decimal"/>
      <w:lvlText w:val="%2)"/>
      <w:lvlJc w:val="left"/>
      <w:pPr>
        <w:ind w:left="1020" w:hanging="360"/>
      </w:pPr>
    </w:lvl>
    <w:lvl w:ilvl="2" w:tplc="942870CC">
      <w:start w:val="1"/>
      <w:numFmt w:val="decimal"/>
      <w:lvlText w:val="%3)"/>
      <w:lvlJc w:val="left"/>
      <w:pPr>
        <w:ind w:left="1020" w:hanging="360"/>
      </w:pPr>
    </w:lvl>
    <w:lvl w:ilvl="3" w:tplc="CE0C43B4">
      <w:start w:val="1"/>
      <w:numFmt w:val="decimal"/>
      <w:lvlText w:val="%4)"/>
      <w:lvlJc w:val="left"/>
      <w:pPr>
        <w:ind w:left="1020" w:hanging="360"/>
      </w:pPr>
    </w:lvl>
    <w:lvl w:ilvl="4" w:tplc="B1D24078">
      <w:start w:val="1"/>
      <w:numFmt w:val="decimal"/>
      <w:lvlText w:val="%5)"/>
      <w:lvlJc w:val="left"/>
      <w:pPr>
        <w:ind w:left="1020" w:hanging="360"/>
      </w:pPr>
    </w:lvl>
    <w:lvl w:ilvl="5" w:tplc="89C6D2CC">
      <w:start w:val="1"/>
      <w:numFmt w:val="decimal"/>
      <w:lvlText w:val="%6)"/>
      <w:lvlJc w:val="left"/>
      <w:pPr>
        <w:ind w:left="1020" w:hanging="360"/>
      </w:pPr>
    </w:lvl>
    <w:lvl w:ilvl="6" w:tplc="843083AA">
      <w:start w:val="1"/>
      <w:numFmt w:val="decimal"/>
      <w:lvlText w:val="%7)"/>
      <w:lvlJc w:val="left"/>
      <w:pPr>
        <w:ind w:left="1020" w:hanging="360"/>
      </w:pPr>
    </w:lvl>
    <w:lvl w:ilvl="7" w:tplc="A9C8DAC2">
      <w:start w:val="1"/>
      <w:numFmt w:val="decimal"/>
      <w:lvlText w:val="%8)"/>
      <w:lvlJc w:val="left"/>
      <w:pPr>
        <w:ind w:left="1020" w:hanging="360"/>
      </w:pPr>
    </w:lvl>
    <w:lvl w:ilvl="8" w:tplc="E1367A9C">
      <w:start w:val="1"/>
      <w:numFmt w:val="decimal"/>
      <w:lvlText w:val="%9)"/>
      <w:lvlJc w:val="left"/>
      <w:pPr>
        <w:ind w:left="1020" w:hanging="360"/>
      </w:pPr>
    </w:lvl>
  </w:abstractNum>
  <w:num w:numId="1" w16cid:durableId="6551890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3133"/>
    <w:rsid w:val="00005DC3"/>
    <w:rsid w:val="000078A4"/>
    <w:rsid w:val="00014444"/>
    <w:rsid w:val="00022697"/>
    <w:rsid w:val="00026E65"/>
    <w:rsid w:val="0003051E"/>
    <w:rsid w:val="00030D85"/>
    <w:rsid w:val="00031229"/>
    <w:rsid w:val="00031342"/>
    <w:rsid w:val="000333FE"/>
    <w:rsid w:val="00033C93"/>
    <w:rsid w:val="00036945"/>
    <w:rsid w:val="00052B83"/>
    <w:rsid w:val="000573B2"/>
    <w:rsid w:val="000640D4"/>
    <w:rsid w:val="00076A10"/>
    <w:rsid w:val="00077B9D"/>
    <w:rsid w:val="00077BE2"/>
    <w:rsid w:val="00085D0B"/>
    <w:rsid w:val="00085EBC"/>
    <w:rsid w:val="00086B18"/>
    <w:rsid w:val="0009371F"/>
    <w:rsid w:val="00095642"/>
    <w:rsid w:val="0009702D"/>
    <w:rsid w:val="000974A3"/>
    <w:rsid w:val="000A3993"/>
    <w:rsid w:val="000A79E9"/>
    <w:rsid w:val="000B06B1"/>
    <w:rsid w:val="000B4041"/>
    <w:rsid w:val="000B43FE"/>
    <w:rsid w:val="000C51B3"/>
    <w:rsid w:val="000D31AF"/>
    <w:rsid w:val="000D7443"/>
    <w:rsid w:val="000E0420"/>
    <w:rsid w:val="000E095E"/>
    <w:rsid w:val="000E2A3B"/>
    <w:rsid w:val="000E3C8A"/>
    <w:rsid w:val="000F032A"/>
    <w:rsid w:val="000F76AB"/>
    <w:rsid w:val="001018FA"/>
    <w:rsid w:val="00105E6B"/>
    <w:rsid w:val="00106AC1"/>
    <w:rsid w:val="001074A8"/>
    <w:rsid w:val="00116D1C"/>
    <w:rsid w:val="0013121C"/>
    <w:rsid w:val="0013226A"/>
    <w:rsid w:val="00132B98"/>
    <w:rsid w:val="00136902"/>
    <w:rsid w:val="00142B64"/>
    <w:rsid w:val="00143208"/>
    <w:rsid w:val="00143DE3"/>
    <w:rsid w:val="00144083"/>
    <w:rsid w:val="00153DC3"/>
    <w:rsid w:val="00153EA6"/>
    <w:rsid w:val="00155469"/>
    <w:rsid w:val="00157FBC"/>
    <w:rsid w:val="00163493"/>
    <w:rsid w:val="00165A1E"/>
    <w:rsid w:val="00177667"/>
    <w:rsid w:val="00180424"/>
    <w:rsid w:val="00180565"/>
    <w:rsid w:val="00180CBB"/>
    <w:rsid w:val="00185CDF"/>
    <w:rsid w:val="0019416D"/>
    <w:rsid w:val="00194B0D"/>
    <w:rsid w:val="00195C19"/>
    <w:rsid w:val="00195E6F"/>
    <w:rsid w:val="001964E9"/>
    <w:rsid w:val="001A57FF"/>
    <w:rsid w:val="001B293B"/>
    <w:rsid w:val="001B3AEC"/>
    <w:rsid w:val="001B42CB"/>
    <w:rsid w:val="001B4C08"/>
    <w:rsid w:val="001B6CDF"/>
    <w:rsid w:val="001C4DE3"/>
    <w:rsid w:val="001C6599"/>
    <w:rsid w:val="001D0434"/>
    <w:rsid w:val="001E1653"/>
    <w:rsid w:val="001E7718"/>
    <w:rsid w:val="001E7B7C"/>
    <w:rsid w:val="001F00EB"/>
    <w:rsid w:val="001F1BAF"/>
    <w:rsid w:val="001F784F"/>
    <w:rsid w:val="00200A3D"/>
    <w:rsid w:val="0020542C"/>
    <w:rsid w:val="00206603"/>
    <w:rsid w:val="0021517C"/>
    <w:rsid w:val="002177BE"/>
    <w:rsid w:val="00217AEA"/>
    <w:rsid w:val="00217F38"/>
    <w:rsid w:val="0022126A"/>
    <w:rsid w:val="002274B5"/>
    <w:rsid w:val="00235F9B"/>
    <w:rsid w:val="00240FAC"/>
    <w:rsid w:val="00243B2E"/>
    <w:rsid w:val="00244D12"/>
    <w:rsid w:val="00247A51"/>
    <w:rsid w:val="00247F93"/>
    <w:rsid w:val="00251288"/>
    <w:rsid w:val="00255EA6"/>
    <w:rsid w:val="00260054"/>
    <w:rsid w:val="00260939"/>
    <w:rsid w:val="00260FDC"/>
    <w:rsid w:val="0026180E"/>
    <w:rsid w:val="00262D32"/>
    <w:rsid w:val="00266738"/>
    <w:rsid w:val="00272D07"/>
    <w:rsid w:val="00276251"/>
    <w:rsid w:val="00277451"/>
    <w:rsid w:val="00277850"/>
    <w:rsid w:val="0028468C"/>
    <w:rsid w:val="002916E8"/>
    <w:rsid w:val="0029425B"/>
    <w:rsid w:val="00296DA5"/>
    <w:rsid w:val="002A202C"/>
    <w:rsid w:val="002A47A3"/>
    <w:rsid w:val="002A5FA0"/>
    <w:rsid w:val="002B23F6"/>
    <w:rsid w:val="002B2741"/>
    <w:rsid w:val="002B294D"/>
    <w:rsid w:val="002B3EC6"/>
    <w:rsid w:val="002B5680"/>
    <w:rsid w:val="002C2F9E"/>
    <w:rsid w:val="002D0A31"/>
    <w:rsid w:val="002D25AE"/>
    <w:rsid w:val="002D351E"/>
    <w:rsid w:val="002E2709"/>
    <w:rsid w:val="002E7C09"/>
    <w:rsid w:val="002F08A6"/>
    <w:rsid w:val="002F422A"/>
    <w:rsid w:val="00302897"/>
    <w:rsid w:val="003037BB"/>
    <w:rsid w:val="00306F9D"/>
    <w:rsid w:val="00314084"/>
    <w:rsid w:val="0032047E"/>
    <w:rsid w:val="00321748"/>
    <w:rsid w:val="00322451"/>
    <w:rsid w:val="00324919"/>
    <w:rsid w:val="0032494D"/>
    <w:rsid w:val="00327866"/>
    <w:rsid w:val="00334F07"/>
    <w:rsid w:val="00335B1A"/>
    <w:rsid w:val="00337BB4"/>
    <w:rsid w:val="00341254"/>
    <w:rsid w:val="00343172"/>
    <w:rsid w:val="00343B94"/>
    <w:rsid w:val="00345B86"/>
    <w:rsid w:val="00360E8D"/>
    <w:rsid w:val="00363669"/>
    <w:rsid w:val="00367D98"/>
    <w:rsid w:val="00372E9C"/>
    <w:rsid w:val="0037314F"/>
    <w:rsid w:val="00380035"/>
    <w:rsid w:val="00381045"/>
    <w:rsid w:val="00383B14"/>
    <w:rsid w:val="00384D75"/>
    <w:rsid w:val="00386FF7"/>
    <w:rsid w:val="00394349"/>
    <w:rsid w:val="00394AF5"/>
    <w:rsid w:val="003A058C"/>
    <w:rsid w:val="003A14EC"/>
    <w:rsid w:val="003A3B54"/>
    <w:rsid w:val="003B3700"/>
    <w:rsid w:val="003B616E"/>
    <w:rsid w:val="003C042F"/>
    <w:rsid w:val="003C2642"/>
    <w:rsid w:val="003C3AC6"/>
    <w:rsid w:val="003C554D"/>
    <w:rsid w:val="003C57CF"/>
    <w:rsid w:val="003C7628"/>
    <w:rsid w:val="003D2B1A"/>
    <w:rsid w:val="003D3544"/>
    <w:rsid w:val="003D588A"/>
    <w:rsid w:val="003E014C"/>
    <w:rsid w:val="00407BE4"/>
    <w:rsid w:val="004124B9"/>
    <w:rsid w:val="00413029"/>
    <w:rsid w:val="004139C6"/>
    <w:rsid w:val="00424C06"/>
    <w:rsid w:val="00427B8D"/>
    <w:rsid w:val="00430A35"/>
    <w:rsid w:val="00444AFE"/>
    <w:rsid w:val="004464AE"/>
    <w:rsid w:val="00454F18"/>
    <w:rsid w:val="0045596A"/>
    <w:rsid w:val="0046106D"/>
    <w:rsid w:val="00462BA6"/>
    <w:rsid w:val="00464137"/>
    <w:rsid w:val="0046751D"/>
    <w:rsid w:val="00471FD5"/>
    <w:rsid w:val="00472FC8"/>
    <w:rsid w:val="004742A7"/>
    <w:rsid w:val="00474861"/>
    <w:rsid w:val="00476473"/>
    <w:rsid w:val="004810CB"/>
    <w:rsid w:val="00492C56"/>
    <w:rsid w:val="00495DD4"/>
    <w:rsid w:val="00496363"/>
    <w:rsid w:val="00497E64"/>
    <w:rsid w:val="004A7783"/>
    <w:rsid w:val="004B29D8"/>
    <w:rsid w:val="004C0DAB"/>
    <w:rsid w:val="004C4ADB"/>
    <w:rsid w:val="004C6D7C"/>
    <w:rsid w:val="004D1922"/>
    <w:rsid w:val="004D3030"/>
    <w:rsid w:val="004D30F0"/>
    <w:rsid w:val="004D599D"/>
    <w:rsid w:val="004D7132"/>
    <w:rsid w:val="004D7E55"/>
    <w:rsid w:val="004E0DCD"/>
    <w:rsid w:val="004E2E5B"/>
    <w:rsid w:val="004E6E8C"/>
    <w:rsid w:val="004F295D"/>
    <w:rsid w:val="004F5DEF"/>
    <w:rsid w:val="00502528"/>
    <w:rsid w:val="00504F18"/>
    <w:rsid w:val="0050644B"/>
    <w:rsid w:val="00515D4A"/>
    <w:rsid w:val="00537F2A"/>
    <w:rsid w:val="005468E6"/>
    <w:rsid w:val="00553143"/>
    <w:rsid w:val="00553E8A"/>
    <w:rsid w:val="00554DA3"/>
    <w:rsid w:val="00560FFC"/>
    <w:rsid w:val="00565725"/>
    <w:rsid w:val="00566F51"/>
    <w:rsid w:val="00570F01"/>
    <w:rsid w:val="005833FE"/>
    <w:rsid w:val="00586407"/>
    <w:rsid w:val="00591AE5"/>
    <w:rsid w:val="005929A6"/>
    <w:rsid w:val="005939BA"/>
    <w:rsid w:val="005A5922"/>
    <w:rsid w:val="005A6444"/>
    <w:rsid w:val="005B0875"/>
    <w:rsid w:val="005B274E"/>
    <w:rsid w:val="005B2A66"/>
    <w:rsid w:val="005B7EEB"/>
    <w:rsid w:val="005C768A"/>
    <w:rsid w:val="005C7B2F"/>
    <w:rsid w:val="005D1E95"/>
    <w:rsid w:val="005D4622"/>
    <w:rsid w:val="005D636D"/>
    <w:rsid w:val="005D66C8"/>
    <w:rsid w:val="005D70DB"/>
    <w:rsid w:val="005D78B0"/>
    <w:rsid w:val="005E46E2"/>
    <w:rsid w:val="005E605A"/>
    <w:rsid w:val="005F33EA"/>
    <w:rsid w:val="005F6D7A"/>
    <w:rsid w:val="006019AA"/>
    <w:rsid w:val="00601FC3"/>
    <w:rsid w:val="00604390"/>
    <w:rsid w:val="0061253D"/>
    <w:rsid w:val="006149C1"/>
    <w:rsid w:val="00614F79"/>
    <w:rsid w:val="00621640"/>
    <w:rsid w:val="00633D5B"/>
    <w:rsid w:val="00634CB5"/>
    <w:rsid w:val="00640939"/>
    <w:rsid w:val="0064262F"/>
    <w:rsid w:val="0064713F"/>
    <w:rsid w:val="00650283"/>
    <w:rsid w:val="00654E77"/>
    <w:rsid w:val="00660776"/>
    <w:rsid w:val="006750DE"/>
    <w:rsid w:val="006801EC"/>
    <w:rsid w:val="00681F75"/>
    <w:rsid w:val="00683644"/>
    <w:rsid w:val="006865F1"/>
    <w:rsid w:val="00686831"/>
    <w:rsid w:val="00687790"/>
    <w:rsid w:val="006907C3"/>
    <w:rsid w:val="006930C3"/>
    <w:rsid w:val="00695507"/>
    <w:rsid w:val="006A0A9A"/>
    <w:rsid w:val="006A1024"/>
    <w:rsid w:val="006A372F"/>
    <w:rsid w:val="006A38F3"/>
    <w:rsid w:val="006B0F04"/>
    <w:rsid w:val="006B4E6A"/>
    <w:rsid w:val="006B5BB9"/>
    <w:rsid w:val="006B6B5C"/>
    <w:rsid w:val="006B70CA"/>
    <w:rsid w:val="006C3133"/>
    <w:rsid w:val="006C3F9C"/>
    <w:rsid w:val="006C7576"/>
    <w:rsid w:val="006C7C36"/>
    <w:rsid w:val="006D0E49"/>
    <w:rsid w:val="006D110F"/>
    <w:rsid w:val="006E21FC"/>
    <w:rsid w:val="006E27A5"/>
    <w:rsid w:val="006E684B"/>
    <w:rsid w:val="006F25FE"/>
    <w:rsid w:val="006F72ED"/>
    <w:rsid w:val="00700359"/>
    <w:rsid w:val="0070174E"/>
    <w:rsid w:val="00705AB7"/>
    <w:rsid w:val="00713C8D"/>
    <w:rsid w:val="00717C41"/>
    <w:rsid w:val="00721B86"/>
    <w:rsid w:val="007242EE"/>
    <w:rsid w:val="00733A3F"/>
    <w:rsid w:val="00734599"/>
    <w:rsid w:val="0073614E"/>
    <w:rsid w:val="00740223"/>
    <w:rsid w:val="007453E9"/>
    <w:rsid w:val="00745B03"/>
    <w:rsid w:val="00752741"/>
    <w:rsid w:val="00756432"/>
    <w:rsid w:val="00757984"/>
    <w:rsid w:val="00762C0A"/>
    <w:rsid w:val="007646AE"/>
    <w:rsid w:val="00765FED"/>
    <w:rsid w:val="007752A1"/>
    <w:rsid w:val="007763E6"/>
    <w:rsid w:val="007810CB"/>
    <w:rsid w:val="00795F01"/>
    <w:rsid w:val="00795F0E"/>
    <w:rsid w:val="007A243A"/>
    <w:rsid w:val="007A24DA"/>
    <w:rsid w:val="007A36A5"/>
    <w:rsid w:val="007A5248"/>
    <w:rsid w:val="007A6998"/>
    <w:rsid w:val="007B033A"/>
    <w:rsid w:val="007C31B6"/>
    <w:rsid w:val="007C361A"/>
    <w:rsid w:val="007C62CB"/>
    <w:rsid w:val="007D16F1"/>
    <w:rsid w:val="007D306D"/>
    <w:rsid w:val="007E344A"/>
    <w:rsid w:val="007E677A"/>
    <w:rsid w:val="007F7AC5"/>
    <w:rsid w:val="00801957"/>
    <w:rsid w:val="00806ACB"/>
    <w:rsid w:val="00807EEB"/>
    <w:rsid w:val="008151FB"/>
    <w:rsid w:val="0081540E"/>
    <w:rsid w:val="008227D6"/>
    <w:rsid w:val="0082287C"/>
    <w:rsid w:val="00823F34"/>
    <w:rsid w:val="00826AE8"/>
    <w:rsid w:val="00832A0B"/>
    <w:rsid w:val="008338DB"/>
    <w:rsid w:val="0083493B"/>
    <w:rsid w:val="008369F4"/>
    <w:rsid w:val="00842BD1"/>
    <w:rsid w:val="008522A0"/>
    <w:rsid w:val="008566F2"/>
    <w:rsid w:val="00861055"/>
    <w:rsid w:val="00864A47"/>
    <w:rsid w:val="00870A69"/>
    <w:rsid w:val="00875072"/>
    <w:rsid w:val="00881D99"/>
    <w:rsid w:val="00884385"/>
    <w:rsid w:val="008863D7"/>
    <w:rsid w:val="008871AD"/>
    <w:rsid w:val="00887984"/>
    <w:rsid w:val="00891A1B"/>
    <w:rsid w:val="0089447C"/>
    <w:rsid w:val="0089744E"/>
    <w:rsid w:val="008A070E"/>
    <w:rsid w:val="008A0A49"/>
    <w:rsid w:val="008A7A50"/>
    <w:rsid w:val="008B3219"/>
    <w:rsid w:val="008C198D"/>
    <w:rsid w:val="008D4964"/>
    <w:rsid w:val="008D5E28"/>
    <w:rsid w:val="008E3164"/>
    <w:rsid w:val="008E6A62"/>
    <w:rsid w:val="008E7942"/>
    <w:rsid w:val="008F39B2"/>
    <w:rsid w:val="008F4C2D"/>
    <w:rsid w:val="00902E2C"/>
    <w:rsid w:val="00903A68"/>
    <w:rsid w:val="0091015A"/>
    <w:rsid w:val="00911672"/>
    <w:rsid w:val="00913C16"/>
    <w:rsid w:val="00916ABF"/>
    <w:rsid w:val="00921321"/>
    <w:rsid w:val="00921CDE"/>
    <w:rsid w:val="00922002"/>
    <w:rsid w:val="009220F3"/>
    <w:rsid w:val="009225C9"/>
    <w:rsid w:val="00923539"/>
    <w:rsid w:val="00923C11"/>
    <w:rsid w:val="00924982"/>
    <w:rsid w:val="00930011"/>
    <w:rsid w:val="00933907"/>
    <w:rsid w:val="00935406"/>
    <w:rsid w:val="00940E5A"/>
    <w:rsid w:val="00941C2C"/>
    <w:rsid w:val="00942C6B"/>
    <w:rsid w:val="009441D2"/>
    <w:rsid w:val="00945184"/>
    <w:rsid w:val="009517D5"/>
    <w:rsid w:val="00961FB0"/>
    <w:rsid w:val="009715D2"/>
    <w:rsid w:val="00975404"/>
    <w:rsid w:val="00983658"/>
    <w:rsid w:val="00985683"/>
    <w:rsid w:val="009A2A43"/>
    <w:rsid w:val="009A55F1"/>
    <w:rsid w:val="009A57A9"/>
    <w:rsid w:val="009B0D3A"/>
    <w:rsid w:val="009B4208"/>
    <w:rsid w:val="009C2F01"/>
    <w:rsid w:val="009C4034"/>
    <w:rsid w:val="009C4B00"/>
    <w:rsid w:val="009C581E"/>
    <w:rsid w:val="009C61E6"/>
    <w:rsid w:val="009D0F51"/>
    <w:rsid w:val="009D1599"/>
    <w:rsid w:val="009D6E4F"/>
    <w:rsid w:val="009E104F"/>
    <w:rsid w:val="009E131B"/>
    <w:rsid w:val="009E215F"/>
    <w:rsid w:val="009E50BF"/>
    <w:rsid w:val="009E6F40"/>
    <w:rsid w:val="009F2539"/>
    <w:rsid w:val="00A0052D"/>
    <w:rsid w:val="00A015AA"/>
    <w:rsid w:val="00A01A04"/>
    <w:rsid w:val="00A04B47"/>
    <w:rsid w:val="00A15601"/>
    <w:rsid w:val="00A25009"/>
    <w:rsid w:val="00A25B9B"/>
    <w:rsid w:val="00A310D9"/>
    <w:rsid w:val="00A318BA"/>
    <w:rsid w:val="00A32911"/>
    <w:rsid w:val="00A3738D"/>
    <w:rsid w:val="00A37FBA"/>
    <w:rsid w:val="00A407ED"/>
    <w:rsid w:val="00A42208"/>
    <w:rsid w:val="00A4389C"/>
    <w:rsid w:val="00A47C61"/>
    <w:rsid w:val="00A5115C"/>
    <w:rsid w:val="00A51260"/>
    <w:rsid w:val="00A5308E"/>
    <w:rsid w:val="00A5414B"/>
    <w:rsid w:val="00A5420C"/>
    <w:rsid w:val="00A62501"/>
    <w:rsid w:val="00A62662"/>
    <w:rsid w:val="00A627BF"/>
    <w:rsid w:val="00A67C89"/>
    <w:rsid w:val="00A710ED"/>
    <w:rsid w:val="00A80509"/>
    <w:rsid w:val="00A8069B"/>
    <w:rsid w:val="00A824C4"/>
    <w:rsid w:val="00A84AA2"/>
    <w:rsid w:val="00A85106"/>
    <w:rsid w:val="00A86442"/>
    <w:rsid w:val="00A87DA2"/>
    <w:rsid w:val="00A908B0"/>
    <w:rsid w:val="00A921C9"/>
    <w:rsid w:val="00A93821"/>
    <w:rsid w:val="00A946E1"/>
    <w:rsid w:val="00A951A8"/>
    <w:rsid w:val="00AA7E96"/>
    <w:rsid w:val="00AB4316"/>
    <w:rsid w:val="00AC308D"/>
    <w:rsid w:val="00AC7EB1"/>
    <w:rsid w:val="00AD1E76"/>
    <w:rsid w:val="00AD4FAB"/>
    <w:rsid w:val="00AE2ED2"/>
    <w:rsid w:val="00AE5423"/>
    <w:rsid w:val="00AF13E5"/>
    <w:rsid w:val="00AF4F1B"/>
    <w:rsid w:val="00B05D1D"/>
    <w:rsid w:val="00B05DF5"/>
    <w:rsid w:val="00B07CEB"/>
    <w:rsid w:val="00B14755"/>
    <w:rsid w:val="00B15F6D"/>
    <w:rsid w:val="00B220BB"/>
    <w:rsid w:val="00B300BE"/>
    <w:rsid w:val="00B32759"/>
    <w:rsid w:val="00B3423B"/>
    <w:rsid w:val="00B50797"/>
    <w:rsid w:val="00B667CA"/>
    <w:rsid w:val="00B675E0"/>
    <w:rsid w:val="00B70A72"/>
    <w:rsid w:val="00B70CAE"/>
    <w:rsid w:val="00B71DCB"/>
    <w:rsid w:val="00B73842"/>
    <w:rsid w:val="00B8432D"/>
    <w:rsid w:val="00B93327"/>
    <w:rsid w:val="00B956C3"/>
    <w:rsid w:val="00B962F3"/>
    <w:rsid w:val="00B9673A"/>
    <w:rsid w:val="00B97B27"/>
    <w:rsid w:val="00B97E76"/>
    <w:rsid w:val="00BA25EC"/>
    <w:rsid w:val="00BA49AC"/>
    <w:rsid w:val="00BA64B5"/>
    <w:rsid w:val="00BA72E2"/>
    <w:rsid w:val="00BB50B3"/>
    <w:rsid w:val="00BB758F"/>
    <w:rsid w:val="00BC4263"/>
    <w:rsid w:val="00BD01A6"/>
    <w:rsid w:val="00BD5ABB"/>
    <w:rsid w:val="00BD5D1E"/>
    <w:rsid w:val="00BD6A58"/>
    <w:rsid w:val="00BE1AB3"/>
    <w:rsid w:val="00BE4C71"/>
    <w:rsid w:val="00BF2531"/>
    <w:rsid w:val="00BF53A2"/>
    <w:rsid w:val="00BF6685"/>
    <w:rsid w:val="00BF7053"/>
    <w:rsid w:val="00C001E6"/>
    <w:rsid w:val="00C012B0"/>
    <w:rsid w:val="00C03075"/>
    <w:rsid w:val="00C136D4"/>
    <w:rsid w:val="00C15671"/>
    <w:rsid w:val="00C1608B"/>
    <w:rsid w:val="00C3207E"/>
    <w:rsid w:val="00C327D8"/>
    <w:rsid w:val="00C335B3"/>
    <w:rsid w:val="00C37234"/>
    <w:rsid w:val="00C43B3A"/>
    <w:rsid w:val="00C441F0"/>
    <w:rsid w:val="00C46FCA"/>
    <w:rsid w:val="00C479BF"/>
    <w:rsid w:val="00C530E0"/>
    <w:rsid w:val="00C63C23"/>
    <w:rsid w:val="00C650C7"/>
    <w:rsid w:val="00C70A10"/>
    <w:rsid w:val="00C70E19"/>
    <w:rsid w:val="00C716C1"/>
    <w:rsid w:val="00C85D6E"/>
    <w:rsid w:val="00C947E7"/>
    <w:rsid w:val="00C94AA1"/>
    <w:rsid w:val="00CA0AF5"/>
    <w:rsid w:val="00CA235C"/>
    <w:rsid w:val="00CB118D"/>
    <w:rsid w:val="00CB4128"/>
    <w:rsid w:val="00CB48D0"/>
    <w:rsid w:val="00CB6E60"/>
    <w:rsid w:val="00CC2CE8"/>
    <w:rsid w:val="00CC3695"/>
    <w:rsid w:val="00CC623F"/>
    <w:rsid w:val="00CD3F96"/>
    <w:rsid w:val="00CD51D5"/>
    <w:rsid w:val="00CE05EC"/>
    <w:rsid w:val="00CE0B23"/>
    <w:rsid w:val="00CE2AD5"/>
    <w:rsid w:val="00CE36B3"/>
    <w:rsid w:val="00CE4389"/>
    <w:rsid w:val="00CE6E71"/>
    <w:rsid w:val="00CF4D23"/>
    <w:rsid w:val="00CF5451"/>
    <w:rsid w:val="00CF5DE3"/>
    <w:rsid w:val="00D0065D"/>
    <w:rsid w:val="00D0213C"/>
    <w:rsid w:val="00D05253"/>
    <w:rsid w:val="00D103F5"/>
    <w:rsid w:val="00D1069F"/>
    <w:rsid w:val="00D11CB9"/>
    <w:rsid w:val="00D11DDF"/>
    <w:rsid w:val="00D121CC"/>
    <w:rsid w:val="00D132EC"/>
    <w:rsid w:val="00D13B7C"/>
    <w:rsid w:val="00D22641"/>
    <w:rsid w:val="00D24474"/>
    <w:rsid w:val="00D264B5"/>
    <w:rsid w:val="00D31B8C"/>
    <w:rsid w:val="00D33697"/>
    <w:rsid w:val="00D40899"/>
    <w:rsid w:val="00D410AE"/>
    <w:rsid w:val="00D467DF"/>
    <w:rsid w:val="00D515B3"/>
    <w:rsid w:val="00D51BC2"/>
    <w:rsid w:val="00D53E0B"/>
    <w:rsid w:val="00D570BF"/>
    <w:rsid w:val="00D60390"/>
    <w:rsid w:val="00D60BF9"/>
    <w:rsid w:val="00D61ED4"/>
    <w:rsid w:val="00D65649"/>
    <w:rsid w:val="00D744AF"/>
    <w:rsid w:val="00D74847"/>
    <w:rsid w:val="00D777FF"/>
    <w:rsid w:val="00D7783F"/>
    <w:rsid w:val="00D84C6C"/>
    <w:rsid w:val="00D906E2"/>
    <w:rsid w:val="00D94272"/>
    <w:rsid w:val="00DA03BB"/>
    <w:rsid w:val="00DA0846"/>
    <w:rsid w:val="00DA272D"/>
    <w:rsid w:val="00DA7100"/>
    <w:rsid w:val="00DB1421"/>
    <w:rsid w:val="00DB6BA4"/>
    <w:rsid w:val="00DB7AA8"/>
    <w:rsid w:val="00DC0951"/>
    <w:rsid w:val="00DC1C07"/>
    <w:rsid w:val="00DC1F02"/>
    <w:rsid w:val="00DC265F"/>
    <w:rsid w:val="00DC4342"/>
    <w:rsid w:val="00DC5319"/>
    <w:rsid w:val="00DD3913"/>
    <w:rsid w:val="00DD439D"/>
    <w:rsid w:val="00DE0DE0"/>
    <w:rsid w:val="00DE34C3"/>
    <w:rsid w:val="00DE50A9"/>
    <w:rsid w:val="00DF0B04"/>
    <w:rsid w:val="00DF243F"/>
    <w:rsid w:val="00E009C7"/>
    <w:rsid w:val="00E00D5D"/>
    <w:rsid w:val="00E04FA1"/>
    <w:rsid w:val="00E060C5"/>
    <w:rsid w:val="00E0776E"/>
    <w:rsid w:val="00E113A7"/>
    <w:rsid w:val="00E15216"/>
    <w:rsid w:val="00E20200"/>
    <w:rsid w:val="00E21DAD"/>
    <w:rsid w:val="00E221B2"/>
    <w:rsid w:val="00E31DF6"/>
    <w:rsid w:val="00E31ECB"/>
    <w:rsid w:val="00E32CEA"/>
    <w:rsid w:val="00E40F4D"/>
    <w:rsid w:val="00E421EF"/>
    <w:rsid w:val="00E43CDB"/>
    <w:rsid w:val="00E4404D"/>
    <w:rsid w:val="00E44563"/>
    <w:rsid w:val="00E506E6"/>
    <w:rsid w:val="00E526F5"/>
    <w:rsid w:val="00E555BE"/>
    <w:rsid w:val="00E62FA0"/>
    <w:rsid w:val="00E63B88"/>
    <w:rsid w:val="00E64F5D"/>
    <w:rsid w:val="00E6568C"/>
    <w:rsid w:val="00E66052"/>
    <w:rsid w:val="00E73B1C"/>
    <w:rsid w:val="00E73D71"/>
    <w:rsid w:val="00E74FC0"/>
    <w:rsid w:val="00E819C9"/>
    <w:rsid w:val="00E9361F"/>
    <w:rsid w:val="00EA14EE"/>
    <w:rsid w:val="00EA1625"/>
    <w:rsid w:val="00EA7339"/>
    <w:rsid w:val="00EB4A8D"/>
    <w:rsid w:val="00EC4F39"/>
    <w:rsid w:val="00EC6D42"/>
    <w:rsid w:val="00ED0446"/>
    <w:rsid w:val="00ED0DDC"/>
    <w:rsid w:val="00ED1EDD"/>
    <w:rsid w:val="00ED45E7"/>
    <w:rsid w:val="00EE19E8"/>
    <w:rsid w:val="00EE5FF4"/>
    <w:rsid w:val="00EE79B2"/>
    <w:rsid w:val="00EF131A"/>
    <w:rsid w:val="00EF16FA"/>
    <w:rsid w:val="00EF5DD1"/>
    <w:rsid w:val="00EF7D9F"/>
    <w:rsid w:val="00F04C47"/>
    <w:rsid w:val="00F17D3E"/>
    <w:rsid w:val="00F2311A"/>
    <w:rsid w:val="00F24E78"/>
    <w:rsid w:val="00F27DF4"/>
    <w:rsid w:val="00F314F9"/>
    <w:rsid w:val="00F3754E"/>
    <w:rsid w:val="00F42AD0"/>
    <w:rsid w:val="00F50045"/>
    <w:rsid w:val="00F50893"/>
    <w:rsid w:val="00F519DA"/>
    <w:rsid w:val="00F539DB"/>
    <w:rsid w:val="00F56E22"/>
    <w:rsid w:val="00F62EBB"/>
    <w:rsid w:val="00F64684"/>
    <w:rsid w:val="00F669C5"/>
    <w:rsid w:val="00F7235E"/>
    <w:rsid w:val="00F773F4"/>
    <w:rsid w:val="00F80DE2"/>
    <w:rsid w:val="00F81C36"/>
    <w:rsid w:val="00F83F50"/>
    <w:rsid w:val="00F84794"/>
    <w:rsid w:val="00F92ABB"/>
    <w:rsid w:val="00F9361E"/>
    <w:rsid w:val="00F9796E"/>
    <w:rsid w:val="00FA6BC8"/>
    <w:rsid w:val="00FB2A16"/>
    <w:rsid w:val="00FB2DC0"/>
    <w:rsid w:val="00FB4BFD"/>
    <w:rsid w:val="00FB557F"/>
    <w:rsid w:val="00FC491B"/>
    <w:rsid w:val="00FC7802"/>
    <w:rsid w:val="00FD11BC"/>
    <w:rsid w:val="00FD1383"/>
    <w:rsid w:val="00FD2412"/>
    <w:rsid w:val="00FE7CF7"/>
    <w:rsid w:val="00FF04CE"/>
    <w:rsid w:val="00FF719B"/>
  </w:rsids>
  <m:mathPr>
    <m:mathFont m:val="Cambria Math"/>
    <m:brkBin m:val="before"/>
    <m:brkBinSub m:val="--"/>
    <m:smallFrac m:val="0"/>
    <m:dispDef/>
    <m:lMargin m:val="0"/>
    <m:rMargin m:val="0"/>
    <m:defJc m:val="centerGroup"/>
    <m:wrapIndent m:val="1440"/>
    <m:intLim m:val="subSup"/>
    <m:naryLim m:val="undOvr"/>
  </m:mathPr>
  <w:themeFontLang w:val="ru-RU"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8996B9"/>
  <w15:chartTrackingRefBased/>
  <w15:docId w15:val="{48DAE7B9-4448-DB4D-A0B6-5041BC9B41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ru-R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133"/>
    <w:rPr>
      <w:lang w:val="en-GB"/>
    </w:rPr>
  </w:style>
  <w:style w:type="paragraph" w:styleId="Heading1">
    <w:name w:val="heading 1"/>
    <w:basedOn w:val="Normal"/>
    <w:next w:val="Normal"/>
    <w:link w:val="Heading1Char"/>
    <w:uiPriority w:val="9"/>
    <w:qFormat/>
    <w:rsid w:val="006C313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C313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C313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C313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C313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C313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C313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C313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C313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133"/>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6C3133"/>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6C3133"/>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rsid w:val="006C3133"/>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6C3133"/>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6C3133"/>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6C3133"/>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6C3133"/>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6C3133"/>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6C313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3133"/>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6C313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C3133"/>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6C313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C3133"/>
    <w:rPr>
      <w:i/>
      <w:iCs/>
      <w:color w:val="404040" w:themeColor="text1" w:themeTint="BF"/>
      <w:lang w:val="en-GB"/>
    </w:rPr>
  </w:style>
  <w:style w:type="paragraph" w:styleId="ListParagraph">
    <w:name w:val="List Paragraph"/>
    <w:basedOn w:val="Normal"/>
    <w:uiPriority w:val="34"/>
    <w:qFormat/>
    <w:rsid w:val="006C3133"/>
    <w:pPr>
      <w:ind w:left="720"/>
      <w:contextualSpacing/>
    </w:pPr>
  </w:style>
  <w:style w:type="character" w:styleId="IntenseEmphasis">
    <w:name w:val="Intense Emphasis"/>
    <w:basedOn w:val="DefaultParagraphFont"/>
    <w:uiPriority w:val="21"/>
    <w:qFormat/>
    <w:rsid w:val="006C3133"/>
    <w:rPr>
      <w:i/>
      <w:iCs/>
      <w:color w:val="0F4761" w:themeColor="accent1" w:themeShade="BF"/>
    </w:rPr>
  </w:style>
  <w:style w:type="paragraph" w:styleId="IntenseQuote">
    <w:name w:val="Intense Quote"/>
    <w:basedOn w:val="Normal"/>
    <w:next w:val="Normal"/>
    <w:link w:val="IntenseQuoteChar"/>
    <w:uiPriority w:val="30"/>
    <w:qFormat/>
    <w:rsid w:val="006C313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C3133"/>
    <w:rPr>
      <w:i/>
      <w:iCs/>
      <w:color w:val="0F4761" w:themeColor="accent1" w:themeShade="BF"/>
      <w:lang w:val="en-GB"/>
    </w:rPr>
  </w:style>
  <w:style w:type="character" w:styleId="IntenseReference">
    <w:name w:val="Intense Reference"/>
    <w:basedOn w:val="DefaultParagraphFont"/>
    <w:uiPriority w:val="32"/>
    <w:qFormat/>
    <w:rsid w:val="006C3133"/>
    <w:rPr>
      <w:b/>
      <w:bCs/>
      <w:smallCaps/>
      <w:color w:val="0F4761" w:themeColor="accent1" w:themeShade="BF"/>
      <w:spacing w:val="5"/>
    </w:rPr>
  </w:style>
  <w:style w:type="character" w:styleId="CommentReference">
    <w:name w:val="annotation reference"/>
    <w:basedOn w:val="DefaultParagraphFont"/>
    <w:uiPriority w:val="99"/>
    <w:semiHidden/>
    <w:unhideWhenUsed/>
    <w:qFormat/>
    <w:rsid w:val="006C3133"/>
    <w:rPr>
      <w:sz w:val="16"/>
      <w:szCs w:val="16"/>
    </w:rPr>
  </w:style>
  <w:style w:type="paragraph" w:customStyle="1" w:styleId="s5">
    <w:name w:val="s5"/>
    <w:basedOn w:val="Normal"/>
    <w:qFormat/>
    <w:rsid w:val="006C3133"/>
    <w:pPr>
      <w:spacing w:beforeAutospacing="1" w:afterAutospacing="1"/>
    </w:pPr>
    <w:rPr>
      <w:rFonts w:ascii="Times New Roman" w:eastAsia="Times New Roman" w:hAnsi="Times New Roman" w:cs="Times New Roman"/>
      <w:kern w:val="0"/>
      <w:lang w:eastAsia="en-GB"/>
      <w14:ligatures w14:val="none"/>
    </w:rPr>
  </w:style>
  <w:style w:type="paragraph" w:styleId="CommentText">
    <w:name w:val="annotation text"/>
    <w:basedOn w:val="Normal"/>
    <w:link w:val="CommentTextChar"/>
    <w:uiPriority w:val="99"/>
    <w:unhideWhenUsed/>
    <w:qFormat/>
    <w:rsid w:val="006C3133"/>
    <w:rPr>
      <w:sz w:val="20"/>
      <w:szCs w:val="20"/>
    </w:rPr>
  </w:style>
  <w:style w:type="character" w:customStyle="1" w:styleId="CommentTextChar">
    <w:name w:val="Comment Text Char"/>
    <w:basedOn w:val="DefaultParagraphFont"/>
    <w:link w:val="CommentText"/>
    <w:uiPriority w:val="99"/>
    <w:rsid w:val="006C3133"/>
    <w:rPr>
      <w:sz w:val="20"/>
      <w:szCs w:val="20"/>
      <w:lang w:val="en-GB"/>
    </w:rPr>
  </w:style>
  <w:style w:type="paragraph" w:styleId="Revision">
    <w:name w:val="Revision"/>
    <w:hidden/>
    <w:uiPriority w:val="99"/>
    <w:semiHidden/>
    <w:rsid w:val="00D132EC"/>
    <w:rPr>
      <w:lang w:val="en-GB"/>
    </w:rPr>
  </w:style>
  <w:style w:type="paragraph" w:styleId="CommentSubject">
    <w:name w:val="annotation subject"/>
    <w:basedOn w:val="CommentText"/>
    <w:next w:val="CommentText"/>
    <w:link w:val="CommentSubjectChar"/>
    <w:uiPriority w:val="99"/>
    <w:semiHidden/>
    <w:unhideWhenUsed/>
    <w:rsid w:val="00A47C61"/>
    <w:rPr>
      <w:b/>
      <w:bCs/>
    </w:rPr>
  </w:style>
  <w:style w:type="character" w:customStyle="1" w:styleId="CommentSubjectChar">
    <w:name w:val="Comment Subject Char"/>
    <w:basedOn w:val="CommentTextChar"/>
    <w:link w:val="CommentSubject"/>
    <w:uiPriority w:val="99"/>
    <w:semiHidden/>
    <w:rsid w:val="00A47C61"/>
    <w:rPr>
      <w:b/>
      <w:bCs/>
      <w:sz w:val="20"/>
      <w:szCs w:val="20"/>
      <w:lang w:val="en-GB"/>
    </w:rPr>
  </w:style>
  <w:style w:type="paragraph" w:styleId="Header">
    <w:name w:val="header"/>
    <w:basedOn w:val="Normal"/>
    <w:link w:val="HeaderChar"/>
    <w:uiPriority w:val="99"/>
    <w:unhideWhenUsed/>
    <w:rsid w:val="00142B64"/>
    <w:pPr>
      <w:tabs>
        <w:tab w:val="center" w:pos="4513"/>
        <w:tab w:val="right" w:pos="9026"/>
      </w:tabs>
    </w:pPr>
  </w:style>
  <w:style w:type="character" w:customStyle="1" w:styleId="HeaderChar">
    <w:name w:val="Header Char"/>
    <w:basedOn w:val="DefaultParagraphFont"/>
    <w:link w:val="Header"/>
    <w:uiPriority w:val="99"/>
    <w:rsid w:val="00142B64"/>
    <w:rPr>
      <w:lang w:val="en-GB"/>
    </w:rPr>
  </w:style>
  <w:style w:type="paragraph" w:styleId="Footer">
    <w:name w:val="footer"/>
    <w:basedOn w:val="Normal"/>
    <w:link w:val="FooterChar"/>
    <w:uiPriority w:val="99"/>
    <w:unhideWhenUsed/>
    <w:rsid w:val="00142B64"/>
    <w:pPr>
      <w:tabs>
        <w:tab w:val="center" w:pos="4513"/>
        <w:tab w:val="right" w:pos="9026"/>
      </w:tabs>
    </w:pPr>
  </w:style>
  <w:style w:type="character" w:customStyle="1" w:styleId="FooterChar">
    <w:name w:val="Footer Char"/>
    <w:basedOn w:val="DefaultParagraphFont"/>
    <w:link w:val="Footer"/>
    <w:uiPriority w:val="99"/>
    <w:rsid w:val="00142B64"/>
    <w:rPr>
      <w:lang w:val="en-GB"/>
    </w:rPr>
  </w:style>
  <w:style w:type="character" w:styleId="Hyperlink">
    <w:name w:val="Hyperlink"/>
    <w:basedOn w:val="DefaultParagraphFont"/>
    <w:uiPriority w:val="99"/>
    <w:unhideWhenUsed/>
    <w:rsid w:val="007F7AC5"/>
    <w:rPr>
      <w:color w:val="467886" w:themeColor="hyperlink"/>
      <w:u w:val="single"/>
    </w:rPr>
  </w:style>
  <w:style w:type="character" w:styleId="UnresolvedMention">
    <w:name w:val="Unresolved Mention"/>
    <w:basedOn w:val="DefaultParagraphFont"/>
    <w:uiPriority w:val="99"/>
    <w:semiHidden/>
    <w:unhideWhenUsed/>
    <w:rsid w:val="007F7AC5"/>
    <w:rPr>
      <w:color w:val="605E5C"/>
      <w:shd w:val="clear" w:color="auto" w:fill="E1DFDD"/>
    </w:rPr>
  </w:style>
  <w:style w:type="paragraph" w:styleId="Bibliography">
    <w:name w:val="Bibliography"/>
    <w:basedOn w:val="Normal"/>
    <w:next w:val="Normal"/>
    <w:uiPriority w:val="37"/>
    <w:unhideWhenUsed/>
    <w:rsid w:val="00D7783F"/>
    <w:pPr>
      <w:tabs>
        <w:tab w:val="left" w:pos="380"/>
      </w:tabs>
      <w:spacing w:after="240"/>
      <w:ind w:left="384" w:hanging="384"/>
    </w:pPr>
  </w:style>
  <w:style w:type="paragraph" w:styleId="TOCHeading">
    <w:name w:val="TOC Heading"/>
    <w:basedOn w:val="Heading1"/>
    <w:next w:val="Normal"/>
    <w:uiPriority w:val="39"/>
    <w:unhideWhenUsed/>
    <w:qFormat/>
    <w:rsid w:val="00381045"/>
    <w:pPr>
      <w:spacing w:before="480" w:after="0" w:line="276" w:lineRule="auto"/>
      <w:outlineLvl w:val="9"/>
    </w:pPr>
    <w:rPr>
      <w:b/>
      <w:bCs/>
      <w:kern w:val="0"/>
      <w:sz w:val="28"/>
      <w:szCs w:val="28"/>
      <w:lang w:val="en-US"/>
      <w14:ligatures w14:val="none"/>
    </w:rPr>
  </w:style>
  <w:style w:type="paragraph" w:styleId="TOC2">
    <w:name w:val="toc 2"/>
    <w:basedOn w:val="Normal"/>
    <w:next w:val="Normal"/>
    <w:autoRedefine/>
    <w:uiPriority w:val="39"/>
    <w:unhideWhenUsed/>
    <w:rsid w:val="00381045"/>
    <w:pPr>
      <w:ind w:left="240"/>
    </w:pPr>
    <w:rPr>
      <w:smallCaps/>
      <w:sz w:val="20"/>
      <w:szCs w:val="20"/>
    </w:rPr>
  </w:style>
  <w:style w:type="paragraph" w:styleId="TOC1">
    <w:name w:val="toc 1"/>
    <w:basedOn w:val="Normal"/>
    <w:next w:val="Normal"/>
    <w:autoRedefine/>
    <w:uiPriority w:val="39"/>
    <w:unhideWhenUsed/>
    <w:rsid w:val="00381045"/>
    <w:pPr>
      <w:spacing w:before="120" w:after="120"/>
    </w:pPr>
    <w:rPr>
      <w:b/>
      <w:bCs/>
      <w:caps/>
      <w:sz w:val="20"/>
      <w:szCs w:val="20"/>
    </w:rPr>
  </w:style>
  <w:style w:type="paragraph" w:styleId="TOC3">
    <w:name w:val="toc 3"/>
    <w:basedOn w:val="Normal"/>
    <w:next w:val="Normal"/>
    <w:autoRedefine/>
    <w:uiPriority w:val="39"/>
    <w:unhideWhenUsed/>
    <w:rsid w:val="00381045"/>
    <w:pPr>
      <w:ind w:left="480"/>
    </w:pPr>
    <w:rPr>
      <w:i/>
      <w:iCs/>
      <w:sz w:val="20"/>
      <w:szCs w:val="20"/>
    </w:rPr>
  </w:style>
  <w:style w:type="paragraph" w:styleId="TOC4">
    <w:name w:val="toc 4"/>
    <w:basedOn w:val="Normal"/>
    <w:next w:val="Normal"/>
    <w:autoRedefine/>
    <w:uiPriority w:val="39"/>
    <w:semiHidden/>
    <w:unhideWhenUsed/>
    <w:rsid w:val="00381045"/>
    <w:pPr>
      <w:ind w:left="720"/>
    </w:pPr>
    <w:rPr>
      <w:sz w:val="18"/>
      <w:szCs w:val="18"/>
    </w:rPr>
  </w:style>
  <w:style w:type="paragraph" w:styleId="TOC5">
    <w:name w:val="toc 5"/>
    <w:basedOn w:val="Normal"/>
    <w:next w:val="Normal"/>
    <w:autoRedefine/>
    <w:uiPriority w:val="39"/>
    <w:semiHidden/>
    <w:unhideWhenUsed/>
    <w:rsid w:val="00381045"/>
    <w:pPr>
      <w:ind w:left="960"/>
    </w:pPr>
    <w:rPr>
      <w:sz w:val="18"/>
      <w:szCs w:val="18"/>
    </w:rPr>
  </w:style>
  <w:style w:type="paragraph" w:styleId="TOC6">
    <w:name w:val="toc 6"/>
    <w:basedOn w:val="Normal"/>
    <w:next w:val="Normal"/>
    <w:autoRedefine/>
    <w:uiPriority w:val="39"/>
    <w:semiHidden/>
    <w:unhideWhenUsed/>
    <w:rsid w:val="00381045"/>
    <w:pPr>
      <w:ind w:left="1200"/>
    </w:pPr>
    <w:rPr>
      <w:sz w:val="18"/>
      <w:szCs w:val="18"/>
    </w:rPr>
  </w:style>
  <w:style w:type="paragraph" w:styleId="TOC7">
    <w:name w:val="toc 7"/>
    <w:basedOn w:val="Normal"/>
    <w:next w:val="Normal"/>
    <w:autoRedefine/>
    <w:uiPriority w:val="39"/>
    <w:semiHidden/>
    <w:unhideWhenUsed/>
    <w:rsid w:val="00381045"/>
    <w:pPr>
      <w:ind w:left="1440"/>
    </w:pPr>
    <w:rPr>
      <w:sz w:val="18"/>
      <w:szCs w:val="18"/>
    </w:rPr>
  </w:style>
  <w:style w:type="paragraph" w:styleId="TOC8">
    <w:name w:val="toc 8"/>
    <w:basedOn w:val="Normal"/>
    <w:next w:val="Normal"/>
    <w:autoRedefine/>
    <w:uiPriority w:val="39"/>
    <w:semiHidden/>
    <w:unhideWhenUsed/>
    <w:rsid w:val="00381045"/>
    <w:pPr>
      <w:ind w:left="1680"/>
    </w:pPr>
    <w:rPr>
      <w:sz w:val="18"/>
      <w:szCs w:val="18"/>
    </w:rPr>
  </w:style>
  <w:style w:type="paragraph" w:styleId="TOC9">
    <w:name w:val="toc 9"/>
    <w:basedOn w:val="Normal"/>
    <w:next w:val="Normal"/>
    <w:autoRedefine/>
    <w:uiPriority w:val="39"/>
    <w:semiHidden/>
    <w:unhideWhenUsed/>
    <w:rsid w:val="00381045"/>
    <w:pPr>
      <w:ind w:left="1920"/>
    </w:pPr>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BA731E-1161-4774-BF15-8F157909B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0</Pages>
  <Words>11734</Words>
  <Characters>66890</Characters>
  <Application>Microsoft Office Word</Application>
  <DocSecurity>0</DocSecurity>
  <Lines>557</Lines>
  <Paragraphs>15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78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rtika Bisht</dc:creator>
  <cp:keywords/>
  <dc:description/>
  <cp:lastModifiedBy>Vartika Bisht</cp:lastModifiedBy>
  <cp:revision>19</cp:revision>
  <cp:lastPrinted>2026-04-20T20:04:00Z</cp:lastPrinted>
  <dcterms:created xsi:type="dcterms:W3CDTF">2026-04-21T13:26:00Z</dcterms:created>
  <dcterms:modified xsi:type="dcterms:W3CDTF">2026-05-14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9qohZvU"/&gt;&lt;style id="http://www.zotero.org/styles/nlm-citation-sequence" locale="en-GB" hasBibliography="1" bibliographyStyleHasBeenSet="1"/&gt;&lt;prefs&gt;&lt;pref name="fieldType" value="Field"/&gt;&lt;pref na</vt:lpwstr>
  </property>
  <property fmtid="{D5CDD505-2E9C-101B-9397-08002B2CF9AE}" pid="3" name="ZOTERO_PREF_2">
    <vt:lpwstr>me="automaticJournalAbbreviations" value="true"/&gt;&lt;pref name="delayCitationUpdates" value="true"/&gt;&lt;pref name="dontAskDelayCitationUpdates" value="true"/&gt;&lt;/prefs&gt;&lt;/data&gt;</vt:lpwstr>
  </property>
</Properties>
</file>